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val="es-ES" w:eastAsia="es-ES"/>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48B636C5" w14:textId="595F7559" w:rsidR="003E7B8F" w:rsidRDefault="003E7B8F" w:rsidP="00B53C2A">
      <w:pPr>
        <w:spacing w:line="276" w:lineRule="auto"/>
        <w:rPr>
          <w:rFonts w:cs="Arial"/>
          <w:b/>
          <w:color w:val="000000"/>
        </w:rPr>
      </w:pPr>
    </w:p>
    <w:p w14:paraId="3E25CE05" w14:textId="4B5D64DE" w:rsidR="006D79DA" w:rsidRDefault="006D79DA"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34CC3EB" w:rsidR="000B5D84" w:rsidRPr="000B5D84" w:rsidRDefault="000B5D84" w:rsidP="000B5D84">
      <w:pPr>
        <w:jc w:val="center"/>
      </w:pPr>
      <w:r w:rsidRPr="000B5D84">
        <w:rPr>
          <w:b/>
          <w:bCs/>
        </w:rPr>
        <w:t>LÍNEA INVESTIGACIÓN EN SISTEMAS INTELIGENTES</w:t>
      </w:r>
    </w:p>
    <w:p w14:paraId="0D98046F" w14:textId="613DE942" w:rsidR="006D79DA" w:rsidRPr="006D79DA" w:rsidRDefault="003E7B8F" w:rsidP="006D79DA">
      <w:pPr>
        <w:pStyle w:val="TituloPortada"/>
        <w:spacing w:line="276" w:lineRule="auto"/>
        <w:rPr>
          <w:color w:val="000000"/>
          <w:sz w:val="22"/>
          <w:szCs w:val="22"/>
        </w:rPr>
      </w:pPr>
      <w:r w:rsidRPr="008620A0">
        <w:rPr>
          <w:color w:val="000000"/>
          <w:sz w:val="22"/>
          <w:szCs w:val="22"/>
        </w:rPr>
        <w:t xml:space="preserve">POPAYÁN, </w:t>
      </w:r>
      <w:r>
        <w:rPr>
          <w:color w:val="000000"/>
          <w:sz w:val="22"/>
          <w:szCs w:val="22"/>
        </w:rPr>
        <w:t>MARZO</w:t>
      </w:r>
      <w:r w:rsidRPr="008620A0">
        <w:rPr>
          <w:color w:val="000000"/>
          <w:sz w:val="22"/>
          <w:szCs w:val="22"/>
        </w:rPr>
        <w:t xml:space="preserve"> DE 20</w:t>
      </w:r>
      <w:r w:rsidR="000B5D84">
        <w:rPr>
          <w:color w:val="000000"/>
          <w:sz w:val="22"/>
          <w:szCs w:val="22"/>
        </w:rPr>
        <w:t>22</w:t>
      </w:r>
    </w:p>
    <w:p w14:paraId="45923B4C" w14:textId="77777777" w:rsidR="00B53C2A" w:rsidRPr="006D79DA" w:rsidRDefault="00B53C2A" w:rsidP="00B53C2A">
      <w:pPr>
        <w:rPr>
          <w:sz w:val="52"/>
          <w:szCs w:val="52"/>
          <w:lang w:val="es-ES" w:eastAsia="es-ES"/>
        </w:rPr>
      </w:pPr>
    </w:p>
    <w:p w14:paraId="5C7693A2" w14:textId="49C31ED4" w:rsidR="006542A0" w:rsidRPr="006542A0" w:rsidRDefault="006542A0" w:rsidP="006542A0">
      <w:pPr>
        <w:pStyle w:val="Titulo"/>
        <w:rPr>
          <w:rFonts w:ascii="Arial,DejaVu Sans" w:eastAsia="Arial,DejaVu Sans" w:hAnsi="Arial,DejaVu Sans" w:cs="Arial,DejaVu Sans"/>
        </w:rPr>
      </w:pPr>
      <w:bookmarkStart w:id="1" w:name="_Toc524902069"/>
      <w:bookmarkStart w:id="2" w:name="_Toc3830945"/>
      <w:bookmarkStart w:id="3" w:name="_Toc12212055"/>
      <w:bookmarkStart w:id="4" w:name="_Toc12274273"/>
      <w:bookmarkStart w:id="5" w:name="_Toc448560914"/>
      <w:r w:rsidRPr="0087466E">
        <w:rPr>
          <w:rFonts w:eastAsia="Arial"/>
        </w:rPr>
        <w:t>Capítulo 1</w:t>
      </w:r>
      <w:bookmarkEnd w:id="1"/>
      <w:bookmarkEnd w:id="2"/>
      <w:bookmarkEnd w:id="3"/>
      <w:bookmarkEnd w:id="4"/>
    </w:p>
    <w:p w14:paraId="2EB1B9A1" w14:textId="2921A171" w:rsidR="00CE71D1" w:rsidRPr="005B4C47" w:rsidRDefault="00CE71D1" w:rsidP="005B4C47">
      <w:pPr>
        <w:pStyle w:val="Ttulo1"/>
        <w:numPr>
          <w:ilvl w:val="0"/>
          <w:numId w:val="4"/>
        </w:numPr>
        <w:spacing w:after="240"/>
        <w:ind w:left="426" w:hanging="426"/>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INTRODUCCION</w:t>
      </w:r>
      <w:bookmarkStart w:id="6" w:name="_Toc448560915"/>
      <w:bookmarkEnd w:id="5"/>
    </w:p>
    <w:p w14:paraId="7C5A5D49" w14:textId="4091A4E5" w:rsidR="00DB3692" w:rsidRPr="005B4C47" w:rsidRDefault="00CE71D1" w:rsidP="005B4C47">
      <w:pPr>
        <w:pStyle w:val="Ttulo1"/>
        <w:numPr>
          <w:ilvl w:val="1"/>
          <w:numId w:val="4"/>
        </w:numPr>
        <w:spacing w:before="0" w:after="240"/>
        <w:ind w:left="425" w:hanging="425"/>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PLANTEAMIENTO DEL PROBLEMA</w:t>
      </w:r>
      <w:bookmarkEnd w:id="6"/>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w:t>
      </w:r>
      <w:proofErr w:type="spellStart"/>
      <w:r w:rsidRPr="0056376D">
        <w:rPr>
          <w:lang w:val="es-419"/>
        </w:rPr>
        <w:t>Binary</w:t>
      </w:r>
      <w:proofErr w:type="spellEnd"/>
      <w:r w:rsidRPr="0056376D">
        <w:rPr>
          <w:lang w:val="es-419"/>
        </w:rPr>
        <w:t xml:space="preserve"> </w:t>
      </w:r>
      <w:proofErr w:type="spellStart"/>
      <w:r w:rsidRPr="0056376D">
        <w:rPr>
          <w:lang w:val="es-419"/>
        </w:rPr>
        <w:t>Knapsack</w:t>
      </w:r>
      <w:proofErr w:type="spellEnd"/>
      <w:r w:rsidRPr="0056376D">
        <w:rPr>
          <w:lang w:val="es-419"/>
        </w:rPr>
        <w:t xml:space="preserve"> </w:t>
      </w:r>
      <w:proofErr w:type="spellStart"/>
      <w:r w:rsidRPr="0056376D">
        <w:rPr>
          <w:lang w:val="es-419"/>
        </w:rPr>
        <w:t>Problem</w:t>
      </w:r>
      <w:proofErr w:type="spellEnd"/>
      <w:r w:rsidRPr="0056376D">
        <w:rPr>
          <w:lang w:val="es-419"/>
        </w:rPr>
        <w:t>, BKP), el problema de la suma de subconjuntos (P</w:t>
      </w:r>
      <w:r w:rsidRPr="0056376D">
        <w:rPr>
          <w:vertAlign w:val="subscript"/>
          <w:lang w:val="es-419"/>
        </w:rPr>
        <w:t>i</w:t>
      </w:r>
      <w:r w:rsidRPr="0056376D">
        <w:rPr>
          <w:lang w:val="es-419"/>
        </w:rPr>
        <w:t xml:space="preserve"> = </w:t>
      </w:r>
      <w:proofErr w:type="spellStart"/>
      <w:r w:rsidRPr="0056376D">
        <w:rPr>
          <w:lang w:val="es-419"/>
        </w:rPr>
        <w:t>W</w:t>
      </w:r>
      <w:r w:rsidRPr="0056376D">
        <w:rPr>
          <w:vertAlign w:val="subscript"/>
          <w:lang w:val="es-419"/>
        </w:rPr>
        <w:t>i</w:t>
      </w:r>
      <w:proofErr w:type="spellEnd"/>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A la fecha se han desarrollado una variedad de técnicas para resolver las diferentes variantes del problema de la mochila, las cuales se pueden agrupar de la siguientes manera: (i) exactos, (</w:t>
      </w:r>
      <w:proofErr w:type="spellStart"/>
      <w:r w:rsidRPr="0056376D">
        <w:rPr>
          <w:lang w:val="es-419"/>
        </w:rPr>
        <w:t>ii</w:t>
      </w:r>
      <w:proofErr w:type="spellEnd"/>
      <w:r w:rsidRPr="0056376D">
        <w:rPr>
          <w:lang w:val="es-419"/>
        </w:rPr>
        <w:t>) programación dinámica, (</w:t>
      </w:r>
      <w:proofErr w:type="spellStart"/>
      <w:r w:rsidRPr="0056376D">
        <w:rPr>
          <w:lang w:val="es-419"/>
        </w:rPr>
        <w:t>iii</w:t>
      </w:r>
      <w:proofErr w:type="spellEnd"/>
      <w:r w:rsidRPr="0056376D">
        <w:rPr>
          <w:lang w:val="es-419"/>
        </w:rPr>
        <w:t>) programación entera, (</w:t>
      </w:r>
      <w:proofErr w:type="spellStart"/>
      <w:r w:rsidRPr="0056376D">
        <w:rPr>
          <w:lang w:val="es-419"/>
        </w:rPr>
        <w:t>iv</w:t>
      </w:r>
      <w:proofErr w:type="spellEnd"/>
      <w:r w:rsidRPr="0056376D">
        <w:rPr>
          <w:lang w:val="es-419"/>
        </w:rPr>
        <w:t>) métodos metaheurísticos, (v) métodos lagrangianos, (vi) métodos basados en árboles de búsqueda con back tracking y (</w:t>
      </w:r>
      <w:proofErr w:type="spellStart"/>
      <w:r w:rsidRPr="0056376D">
        <w:rPr>
          <w:lang w:val="es-419"/>
        </w:rPr>
        <w:t>vii</w:t>
      </w:r>
      <w:proofErr w:type="spellEnd"/>
      <w:r w:rsidRPr="0056376D">
        <w:rPr>
          <w:lang w:val="es-419"/>
        </w:rPr>
        <w:t xml:space="preserve">)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proofErr w:type="spellStart"/>
      <w:r w:rsidRPr="0056376D">
        <w:rPr>
          <w:b/>
          <w:bCs/>
          <w:lang w:val="es-419"/>
        </w:rPr>
        <w:t>W</w:t>
      </w:r>
      <w:r w:rsidRPr="0056376D">
        <w:rPr>
          <w:b/>
          <w:bCs/>
          <w:vertAlign w:val="subscript"/>
          <w:lang w:val="es-419"/>
        </w:rPr>
        <w:t>i</w:t>
      </w:r>
      <w:proofErr w:type="spellEnd"/>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50048">
        <w:tc>
          <w:tcPr>
            <w:tcW w:w="4657" w:type="pct"/>
            <w:shd w:val="clear" w:color="auto" w:fill="auto"/>
            <w:vAlign w:val="center"/>
          </w:tcPr>
          <w:p w14:paraId="29BCCF2F" w14:textId="77777777" w:rsidR="00DB3692" w:rsidRPr="0056376D" w:rsidRDefault="00DB3692" w:rsidP="00950048">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50048">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4A060B" w:rsidP="00950048">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50048">
            <w:pPr>
              <w:pStyle w:val="Descripcin"/>
              <w:rPr>
                <w:b w:val="0"/>
                <w:bCs w:val="0"/>
                <w:lang w:val="es-ES_tradnl"/>
              </w:rPr>
            </w:pPr>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1</w:t>
            </w:r>
            <w:r w:rsidRPr="00630316">
              <w:rPr>
                <w:b w:val="0"/>
                <w:bCs w:val="0"/>
                <w:lang w:val="es-ES_tradnl"/>
              </w:rPr>
              <w:fldChar w:fldCharType="end"/>
            </w:r>
            <w:r w:rsidRPr="0056376D">
              <w:rPr>
                <w:b w:val="0"/>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w:t>
      </w:r>
      <w:r w:rsidRPr="0056376D">
        <w:rPr>
          <w:lang w:val="es-ES_tradnl"/>
        </w:rPr>
        <w:lastRenderedPageBreak/>
        <w:t xml:space="preserve">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2B4544E8"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w:t>
      </w:r>
      <w:proofErr w:type="spellStart"/>
      <w:r w:rsidRPr="0056376D">
        <w:rPr>
          <w:lang w:val="es-ES_tradnl"/>
        </w:rPr>
        <w:t>Von</w:t>
      </w:r>
      <w:proofErr w:type="spellEnd"/>
      <w:r w:rsidRPr="0056376D">
        <w:rPr>
          <w:lang w:val="es-ES_tradnl"/>
        </w:rPr>
        <w:t xml:space="preserve">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0AFE98AE"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 xml:space="preserve">En este sentido, en este documento se plantea la siguiente pregunta de investigación: ¿Cuáles son las características de un hamiltoniano cuántico basado en un modelo de Ising y su implementación, que al ser ejecutada en emuladores de computación cuántica permite </w:t>
      </w:r>
      <w:r w:rsidRPr="0056376D">
        <w:rPr>
          <w:lang w:val="es-ES_tradnl"/>
        </w:rPr>
        <w:lastRenderedPageBreak/>
        <w:t>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6B7011B2" w:rsidR="0006105D" w:rsidRPr="00D07A16" w:rsidRDefault="00E464F0" w:rsidP="00D07A16">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2 APORTES DEL PRO</w:t>
      </w:r>
      <w:r w:rsidR="00240296">
        <w:rPr>
          <w:rFonts w:ascii="Arial" w:hAnsi="Arial" w:cs="Arial"/>
          <w:b/>
          <w:bCs/>
          <w:color w:val="000000" w:themeColor="text1"/>
          <w:sz w:val="22"/>
          <w:szCs w:val="22"/>
        </w:rPr>
        <w:t>Y</w:t>
      </w:r>
      <w:r w:rsidRPr="007B1D0D">
        <w:rPr>
          <w:rFonts w:ascii="Arial" w:hAnsi="Arial" w:cs="Arial"/>
          <w:b/>
          <w:bCs/>
          <w:color w:val="000000" w:themeColor="text1"/>
          <w:sz w:val="22"/>
          <w:szCs w:val="22"/>
        </w:rPr>
        <w:t>ECTO</w:t>
      </w:r>
    </w:p>
    <w:p w14:paraId="03237EC9" w14:textId="7A96E858" w:rsidR="00D07A16" w:rsidRPr="0056376D" w:rsidRDefault="00D07A16" w:rsidP="00D07A16">
      <w:pPr>
        <w:spacing w:before="240" w:after="220"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77777777" w:rsidR="00D07A16" w:rsidRPr="0056376D" w:rsidRDefault="00D07A16" w:rsidP="00D07A16">
      <w:pPr>
        <w:spacing w:before="240" w:after="220" w:line="256" w:lineRule="auto"/>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12478DBD" w14:textId="5E154C79" w:rsidR="007B1D0D" w:rsidRDefault="007B1D0D" w:rsidP="003E7B8F"/>
    <w:p w14:paraId="7B422BBC" w14:textId="7C5539E6" w:rsidR="0006105D" w:rsidRDefault="007B1D0D" w:rsidP="007B1D0D">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3 OBJETIVOS</w:t>
      </w:r>
    </w:p>
    <w:p w14:paraId="6C9B1BF8" w14:textId="77777777" w:rsidR="00D30ED3" w:rsidRPr="00D30ED3" w:rsidRDefault="00D30ED3" w:rsidP="00D30ED3"/>
    <w:p w14:paraId="1FFC7A57" w14:textId="30FB3F42" w:rsidR="007B1D0D" w:rsidRDefault="00996ED0" w:rsidP="00D30ED3">
      <w:r w:rsidRPr="0087466E">
        <w:t>A continuación, se presentan los objetivos como fueron aprobados en el Anteproyecto por parte del Consejo de Facultad de la Facultad de Ingeniería Electrónica y Telecomunicaciones.</w:t>
      </w:r>
    </w:p>
    <w:p w14:paraId="31B69BDF" w14:textId="77777777" w:rsidR="00D30ED3" w:rsidRPr="0056376D" w:rsidRDefault="00D30ED3" w:rsidP="00D30ED3"/>
    <w:p w14:paraId="33EE1AEC" w14:textId="1E357CAD" w:rsidR="007B1D0D" w:rsidRDefault="00996ED0" w:rsidP="00996ED0">
      <w:pPr>
        <w:pStyle w:val="Ttulo3"/>
        <w:rPr>
          <w:rFonts w:ascii="Arial" w:hAnsi="Arial" w:cs="Arial"/>
          <w:b/>
          <w:bCs/>
          <w:color w:val="000000" w:themeColor="text1"/>
          <w:sz w:val="22"/>
          <w:szCs w:val="22"/>
        </w:rPr>
      </w:pPr>
      <w:bookmarkStart w:id="7" w:name="_or22mfnx4azz" w:colFirst="0" w:colLast="0"/>
      <w:bookmarkStart w:id="8" w:name="_Toc53762178"/>
      <w:bookmarkEnd w:id="7"/>
      <w:r w:rsidRPr="00D30ED3">
        <w:rPr>
          <w:rFonts w:ascii="Arial" w:hAnsi="Arial" w:cs="Arial"/>
          <w:b/>
          <w:bCs/>
          <w:color w:val="000000" w:themeColor="text1"/>
          <w:sz w:val="22"/>
          <w:szCs w:val="22"/>
        </w:rPr>
        <w:t>1.3.1 Objetivo general</w:t>
      </w:r>
      <w:bookmarkStart w:id="9" w:name="_wkai01mrmm0h" w:colFirst="0" w:colLast="0"/>
      <w:bookmarkEnd w:id="8"/>
      <w:bookmarkEnd w:id="9"/>
    </w:p>
    <w:p w14:paraId="04FCBA90" w14:textId="77777777" w:rsidR="00D30ED3" w:rsidRPr="00D30ED3" w:rsidRDefault="00D30ED3" w:rsidP="00D30ED3"/>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18292742" w14:textId="43351B71" w:rsidR="007B1D0D" w:rsidRDefault="00D30ED3" w:rsidP="00996ED0">
      <w:pPr>
        <w:pStyle w:val="Ttulo3"/>
        <w:rPr>
          <w:rFonts w:ascii="Arial" w:hAnsi="Arial" w:cs="Arial"/>
          <w:b/>
          <w:bCs/>
          <w:color w:val="000000" w:themeColor="text1"/>
          <w:sz w:val="22"/>
          <w:szCs w:val="22"/>
        </w:rPr>
      </w:pPr>
      <w:bookmarkStart w:id="10" w:name="_t707dtgr392" w:colFirst="0" w:colLast="0"/>
      <w:bookmarkStart w:id="11" w:name="_Toc53762179"/>
      <w:bookmarkEnd w:id="10"/>
      <w:r w:rsidRPr="00D30ED3">
        <w:rPr>
          <w:rFonts w:ascii="Arial" w:hAnsi="Arial" w:cs="Arial"/>
          <w:b/>
          <w:bCs/>
          <w:color w:val="000000" w:themeColor="text1"/>
          <w:sz w:val="22"/>
          <w:szCs w:val="22"/>
        </w:rPr>
        <w:t>1.3.2 objetivos específicos</w:t>
      </w:r>
      <w:bookmarkEnd w:id="11"/>
    </w:p>
    <w:p w14:paraId="676A83F5" w14:textId="77777777" w:rsidR="00D30ED3" w:rsidRPr="00D30ED3" w:rsidRDefault="00D30ED3" w:rsidP="00D30ED3"/>
    <w:p w14:paraId="7DD3DA0D" w14:textId="77777777" w:rsidR="007B1D0D" w:rsidRPr="0056376D" w:rsidRDefault="007B1D0D" w:rsidP="007B1D0D">
      <w:pPr>
        <w:pStyle w:val="Prrafodelista"/>
        <w:numPr>
          <w:ilvl w:val="0"/>
          <w:numId w:val="5"/>
        </w:numPr>
        <w:ind w:left="360"/>
      </w:pPr>
      <w:r w:rsidRPr="0056376D">
        <w:t xml:space="preserve">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w:t>
      </w:r>
      <w:r w:rsidRPr="0056376D">
        <w:lastRenderedPageBreak/>
        <w:t>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12" w:name="_28r1bpo9vhw" w:colFirst="0" w:colLast="0"/>
      <w:bookmarkEnd w:id="12"/>
      <w:r w:rsidRPr="0056376D">
        <w:t xml:space="preserve">Definir un algoritmo cuántico y su implementación en Python sobre </w:t>
      </w:r>
      <w:proofErr w:type="spellStart"/>
      <w:r w:rsidRPr="0056376D">
        <w:t>Qiskit</w:t>
      </w:r>
      <w:r w:rsidRPr="0056376D">
        <w:rPr>
          <w:vertAlign w:val="superscript"/>
        </w:rPr>
        <w:t>TM</w:t>
      </w:r>
      <w:proofErr w:type="spellEnd"/>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4A9D8744" w14:textId="5668F031" w:rsidR="0006105D" w:rsidRDefault="0045243B" w:rsidP="004D4C36">
      <w:pPr>
        <w:pStyle w:val="Ttulo2"/>
        <w:ind w:left="426" w:hanging="426"/>
        <w:rPr>
          <w:rFonts w:ascii="Arial" w:hAnsi="Arial" w:cs="Arial"/>
          <w:b/>
          <w:bCs/>
          <w:color w:val="000000" w:themeColor="text1"/>
          <w:sz w:val="22"/>
          <w:szCs w:val="22"/>
        </w:rPr>
      </w:pPr>
      <w:r w:rsidRPr="0045243B">
        <w:rPr>
          <w:rFonts w:ascii="Arial" w:hAnsi="Arial" w:cs="Arial"/>
          <w:b/>
          <w:bCs/>
          <w:color w:val="000000" w:themeColor="text1"/>
          <w:sz w:val="22"/>
          <w:szCs w:val="22"/>
        </w:rPr>
        <w:t>1.4 RESULTADOS OBTENIDOS</w:t>
      </w:r>
    </w:p>
    <w:p w14:paraId="12D35BE0" w14:textId="77777777" w:rsidR="00975B36" w:rsidRPr="00975B36" w:rsidRDefault="00975B36" w:rsidP="00975B36"/>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523906D4"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485AE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44E6196D" w:rsidR="00755C4A" w:rsidRPr="00755C4A" w:rsidRDefault="00755C4A" w:rsidP="00755C4A">
      <w:pPr>
        <w:pStyle w:val="Prrafodelista"/>
        <w:numPr>
          <w:ilvl w:val="0"/>
          <w:numId w:val="5"/>
        </w:numPr>
        <w:spacing w:after="160" w:line="259" w:lineRule="auto"/>
        <w:rPr>
          <w:b/>
          <w:bCs/>
        </w:rPr>
      </w:pPr>
      <w:r>
        <w:rPr>
          <w:b/>
          <w:bCs/>
        </w:rPr>
        <w:t xml:space="preserve">Ponencia: </w:t>
      </w:r>
      <w:r>
        <w:t xml:space="preserve">el </w:t>
      </w:r>
      <w:r w:rsidR="00DB7294">
        <w:t>artículo</w:t>
      </w:r>
      <w:r>
        <w:t xml:space="preserve">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 xml:space="preserve">Revista Ibérica de Sistemas e </w:t>
      </w:r>
      <w:proofErr w:type="spellStart"/>
      <w:r w:rsidR="001A7655">
        <w:t>Tecnologias</w:t>
      </w:r>
      <w:proofErr w:type="spellEnd"/>
      <w:r w:rsidR="001A7655">
        <w:t xml:space="preserve"> de </w:t>
      </w:r>
      <w:proofErr w:type="spellStart"/>
      <w:r w:rsidR="001A7655">
        <w:t>Informação</w:t>
      </w:r>
      <w:proofErr w:type="spellEnd"/>
      <w:r w:rsidR="001A7655">
        <w:t xml:space="preserve"> - </w:t>
      </w:r>
      <w:proofErr w:type="spellStart"/>
      <w:r w:rsidR="001A7655">
        <w:t>Risti</w:t>
      </w:r>
      <w:proofErr w:type="spellEnd"/>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w:t>
      </w:r>
      <w:proofErr w:type="spellStart"/>
      <w:r w:rsidRPr="00975B36">
        <w:rPr>
          <w:rFonts w:eastAsia="Arial" w:cs="Arial"/>
        </w:rPr>
        <w:t>Knowledge-Based</w:t>
      </w:r>
      <w:proofErr w:type="spellEnd"/>
      <w:r w:rsidRPr="00975B36">
        <w:rPr>
          <w:rFonts w:eastAsia="Arial" w:cs="Arial"/>
        </w:rPr>
        <w:t xml:space="preserve"> </w:t>
      </w:r>
      <w:proofErr w:type="spellStart"/>
      <w:r w:rsidRPr="00975B36">
        <w:rPr>
          <w:rFonts w:eastAsia="Arial" w:cs="Arial"/>
        </w:rPr>
        <w:t>Systems</w:t>
      </w:r>
      <w:proofErr w:type="spellEnd"/>
      <w:r w:rsidRPr="00975B36">
        <w:rPr>
          <w:rFonts w:eastAsia="Arial" w:cs="Arial"/>
        </w:rPr>
        <w:t xml:space="preserve"> o </w:t>
      </w:r>
      <w:proofErr w:type="spellStart"/>
      <w:r w:rsidRPr="00975B36">
        <w:rPr>
          <w:rFonts w:eastAsia="Arial" w:cs="Arial"/>
        </w:rPr>
        <w:t>Information</w:t>
      </w:r>
      <w:proofErr w:type="spellEnd"/>
      <w:r w:rsidRPr="00975B36">
        <w:rPr>
          <w:rFonts w:eastAsia="Arial" w:cs="Arial"/>
        </w:rPr>
        <w:t xml:space="preserve"> </w:t>
      </w:r>
      <w:proofErr w:type="spellStart"/>
      <w:r w:rsidRPr="00975B36">
        <w:rPr>
          <w:rFonts w:eastAsia="Arial" w:cs="Arial"/>
        </w:rPr>
        <w:t>Sciences</w:t>
      </w:r>
      <w:proofErr w:type="spellEnd"/>
      <w:r w:rsidRPr="00975B36">
        <w:rPr>
          <w:rFonts w:eastAsia="Arial" w:cs="Arial"/>
        </w:rPr>
        <w:t xml:space="preserve">. Ver </w:t>
      </w:r>
      <w:r w:rsidRPr="00975B36">
        <w:rPr>
          <w:rFonts w:eastAsia="Arial" w:cs="Arial"/>
          <w:b/>
          <w:bCs/>
        </w:rPr>
        <w:t>Anexo D</w:t>
      </w:r>
      <w:r w:rsidRPr="00975B36">
        <w:rPr>
          <w:rFonts w:eastAsia="Arial" w:cs="Arial"/>
        </w:rPr>
        <w:t>.</w:t>
      </w:r>
    </w:p>
    <w:p w14:paraId="1F77BFEB" w14:textId="77777777" w:rsidR="00B67B11" w:rsidRPr="0087466E" w:rsidRDefault="00B67B11" w:rsidP="00B67B11">
      <w:pPr>
        <w:spacing w:line="259" w:lineRule="auto"/>
      </w:pPr>
    </w:p>
    <w:p w14:paraId="2D57A12E" w14:textId="0D2422FF" w:rsidR="00975B36" w:rsidRDefault="00975B36" w:rsidP="00B67B11">
      <w:pPr>
        <w:pStyle w:val="Ttulo2"/>
        <w:spacing w:before="0"/>
        <w:rPr>
          <w:rFonts w:ascii="Arial" w:hAnsi="Arial" w:cs="Arial"/>
          <w:b/>
          <w:bCs/>
          <w:color w:val="000000" w:themeColor="text1"/>
          <w:sz w:val="22"/>
          <w:szCs w:val="22"/>
        </w:rPr>
      </w:pPr>
      <w:bookmarkStart w:id="13" w:name="_Toc12212063"/>
      <w:bookmarkStart w:id="14" w:name="_Toc12274281"/>
      <w:r w:rsidRPr="00B67B11">
        <w:rPr>
          <w:rFonts w:ascii="Arial" w:hAnsi="Arial" w:cs="Arial"/>
          <w:b/>
          <w:bCs/>
          <w:color w:val="000000" w:themeColor="text1"/>
          <w:sz w:val="22"/>
          <w:szCs w:val="22"/>
        </w:rPr>
        <w:t>1.5</w:t>
      </w:r>
      <w:r w:rsidRPr="00B67B11">
        <w:rPr>
          <w:b/>
          <w:bCs/>
          <w:color w:val="000000" w:themeColor="text1"/>
          <w:sz w:val="22"/>
          <w:szCs w:val="22"/>
        </w:rPr>
        <w:t xml:space="preserve"> </w:t>
      </w:r>
      <w:r w:rsidRPr="00975B36">
        <w:rPr>
          <w:rFonts w:ascii="Arial" w:hAnsi="Arial" w:cs="Arial"/>
          <w:b/>
          <w:bCs/>
          <w:color w:val="000000" w:themeColor="text1"/>
          <w:sz w:val="22"/>
          <w:szCs w:val="22"/>
        </w:rPr>
        <w:t>ESTRUCTURA DE LA MONOGRAFÍA</w:t>
      </w:r>
      <w:bookmarkEnd w:id="13"/>
      <w:bookmarkEnd w:id="14"/>
    </w:p>
    <w:p w14:paraId="3E5F55CC" w14:textId="77777777" w:rsidR="00B67B11" w:rsidRPr="00B67B11" w:rsidRDefault="00B67B11" w:rsidP="00B67B11"/>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lastRenderedPageBreak/>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023FB885" w14:textId="27F8E3CE" w:rsidR="00975B36" w:rsidRPr="0087466E" w:rsidRDefault="00975B36" w:rsidP="00C446D6">
      <w:pPr>
        <w:spacing w:after="120"/>
        <w:rPr>
          <w:rFonts w:eastAsia="Arial" w:cs="Arial"/>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96791E" w14:textId="2F96BBEA" w:rsidR="00975B36" w:rsidRPr="0087466E" w:rsidRDefault="00975B36" w:rsidP="00975B3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to.</w:t>
      </w:r>
    </w:p>
    <w:p w14:paraId="620BAB36" w14:textId="6B9E0459" w:rsidR="00B53C2A" w:rsidRDefault="00B53C2A">
      <w:pPr>
        <w:spacing w:after="160" w:line="259" w:lineRule="auto"/>
        <w:jc w:val="left"/>
        <w:rPr>
          <w:rFonts w:ascii="Cambria" w:eastAsia="Arial" w:hAnsi="Cambria"/>
          <w:b/>
          <w:smallCaps/>
          <w:sz w:val="52"/>
          <w:szCs w:val="28"/>
        </w:rPr>
      </w:pPr>
      <w:bookmarkStart w:id="15" w:name="_Toc524902078"/>
      <w:bookmarkStart w:id="16" w:name="_Toc3830954"/>
      <w:bookmarkStart w:id="17" w:name="_Toc12212064"/>
      <w:bookmarkStart w:id="18" w:name="_Toc12274282"/>
      <w:r>
        <w:rPr>
          <w:rFonts w:eastAsia="Arial"/>
        </w:rPr>
        <w:br w:type="page"/>
      </w:r>
    </w:p>
    <w:p w14:paraId="2819BE8C" w14:textId="77777777" w:rsidR="00B53C2A" w:rsidRDefault="00B53C2A" w:rsidP="00B53C2A">
      <w:pPr>
        <w:pStyle w:val="Titulo"/>
        <w:jc w:val="both"/>
        <w:rPr>
          <w:rFonts w:eastAsia="Arial"/>
        </w:rPr>
      </w:pPr>
    </w:p>
    <w:p w14:paraId="47B4CB05" w14:textId="3886B530" w:rsidR="0083792C" w:rsidRPr="0087466E" w:rsidRDefault="001666B7" w:rsidP="0083792C">
      <w:pPr>
        <w:pStyle w:val="Titulo"/>
        <w:rPr>
          <w:rFonts w:ascii="Arial,DejaVu Sans" w:eastAsia="Arial,DejaVu Sans" w:hAnsi="Arial,DejaVu Sans" w:cs="Arial,DejaVu Sans"/>
        </w:rPr>
      </w:pPr>
      <w:r w:rsidRPr="0087466E">
        <w:rPr>
          <w:rFonts w:eastAsia="Arial"/>
        </w:rPr>
        <w:t>CAPÍTULO 2</w:t>
      </w:r>
      <w:bookmarkEnd w:id="15"/>
      <w:bookmarkEnd w:id="16"/>
      <w:bookmarkEnd w:id="17"/>
      <w:bookmarkEnd w:id="18"/>
    </w:p>
    <w:p w14:paraId="1D04F60B" w14:textId="3BA99249" w:rsidR="0083792C" w:rsidRDefault="001666B7" w:rsidP="001666B7">
      <w:pPr>
        <w:pStyle w:val="Ttulo1"/>
        <w:numPr>
          <w:ilvl w:val="0"/>
          <w:numId w:val="4"/>
        </w:numPr>
        <w:ind w:left="426" w:hanging="426"/>
        <w:rPr>
          <w:rFonts w:ascii="Arial" w:hAnsi="Arial" w:cs="Arial"/>
          <w:b/>
          <w:bCs/>
          <w:color w:val="000000" w:themeColor="text1"/>
          <w:sz w:val="22"/>
          <w:szCs w:val="22"/>
        </w:rPr>
      </w:pPr>
      <w:bookmarkStart w:id="19" w:name="_Toc12212065"/>
      <w:bookmarkStart w:id="20" w:name="_Toc12274283"/>
      <w:r>
        <w:rPr>
          <w:rFonts w:ascii="Arial" w:hAnsi="Arial" w:cs="Arial"/>
          <w:b/>
          <w:bCs/>
          <w:color w:val="000000" w:themeColor="text1"/>
          <w:sz w:val="22"/>
          <w:szCs w:val="22"/>
        </w:rPr>
        <w:t>C</w:t>
      </w:r>
      <w:r w:rsidRPr="0083792C">
        <w:rPr>
          <w:rFonts w:ascii="Arial" w:hAnsi="Arial" w:cs="Arial"/>
          <w:b/>
          <w:bCs/>
          <w:color w:val="000000" w:themeColor="text1"/>
          <w:sz w:val="22"/>
          <w:szCs w:val="22"/>
        </w:rPr>
        <w:t>ONTEXTO TEÓRICO Y ESTADO DEL ARTE</w:t>
      </w:r>
      <w:bookmarkEnd w:id="19"/>
      <w:bookmarkEnd w:id="20"/>
    </w:p>
    <w:p w14:paraId="4C373C3D" w14:textId="77777777" w:rsidR="005D44F3" w:rsidRPr="005D44F3" w:rsidRDefault="005D44F3" w:rsidP="005D44F3"/>
    <w:p w14:paraId="0F827968" w14:textId="39A794F8" w:rsidR="004D4C36" w:rsidRDefault="005D44F3" w:rsidP="00E015AB">
      <w:pPr>
        <w:pStyle w:val="Ttulo2"/>
        <w:ind w:left="426" w:hanging="426"/>
        <w:rPr>
          <w:rFonts w:ascii="Arial" w:hAnsi="Arial" w:cs="Arial"/>
          <w:b/>
          <w:bCs/>
          <w:color w:val="000000" w:themeColor="text1"/>
          <w:sz w:val="22"/>
          <w:szCs w:val="22"/>
        </w:rPr>
      </w:pPr>
      <w:r w:rsidRPr="005D44F3">
        <w:rPr>
          <w:rFonts w:ascii="Arial" w:hAnsi="Arial" w:cs="Arial"/>
          <w:b/>
          <w:bCs/>
          <w:color w:val="000000" w:themeColor="text1"/>
          <w:sz w:val="22"/>
          <w:szCs w:val="22"/>
        </w:rPr>
        <w:t xml:space="preserve">2.1 </w:t>
      </w:r>
      <w:bookmarkStart w:id="21" w:name="_Toc12212066"/>
      <w:bookmarkStart w:id="22" w:name="_Toc12274284"/>
      <w:r w:rsidR="001666B7" w:rsidRPr="005D44F3">
        <w:rPr>
          <w:rFonts w:ascii="Arial" w:hAnsi="Arial" w:cs="Arial"/>
          <w:b/>
          <w:bCs/>
          <w:color w:val="000000" w:themeColor="text1"/>
          <w:sz w:val="22"/>
          <w:szCs w:val="22"/>
        </w:rPr>
        <w:t>CONTEXTO TEÓRICO</w:t>
      </w:r>
      <w:bookmarkEnd w:id="21"/>
      <w:bookmarkEnd w:id="22"/>
    </w:p>
    <w:p w14:paraId="6D0AB2CD" w14:textId="77777777" w:rsidR="00E015AB" w:rsidRPr="00E015AB" w:rsidRDefault="00E015AB" w:rsidP="00E015AB"/>
    <w:p w14:paraId="1B78406F" w14:textId="13977848" w:rsidR="004D4C36" w:rsidRPr="00E015AB" w:rsidRDefault="00E015AB" w:rsidP="00E015AB">
      <w:pPr>
        <w:pStyle w:val="Ttulo3"/>
        <w:numPr>
          <w:ilvl w:val="2"/>
          <w:numId w:val="4"/>
        </w:numPr>
        <w:ind w:left="426" w:hanging="437"/>
        <w:rPr>
          <w:rFonts w:ascii="Arial" w:hAnsi="Arial" w:cs="Arial"/>
          <w:b/>
          <w:bCs/>
          <w:color w:val="000000" w:themeColor="text1"/>
          <w:sz w:val="22"/>
          <w:szCs w:val="22"/>
        </w:rPr>
      </w:pPr>
      <w:bookmarkStart w:id="23" w:name="_Toc53762170"/>
      <w:r>
        <w:rPr>
          <w:rFonts w:ascii="Arial" w:hAnsi="Arial" w:cs="Arial"/>
          <w:b/>
          <w:bCs/>
          <w:color w:val="000000" w:themeColor="text1"/>
          <w:sz w:val="22"/>
          <w:szCs w:val="22"/>
        </w:rPr>
        <w:t>C</w:t>
      </w:r>
      <w:r w:rsidRPr="00E015AB">
        <w:rPr>
          <w:rFonts w:ascii="Arial" w:hAnsi="Arial" w:cs="Arial"/>
          <w:b/>
          <w:bCs/>
          <w:color w:val="000000" w:themeColor="text1"/>
          <w:sz w:val="22"/>
          <w:szCs w:val="22"/>
        </w:rPr>
        <w:t>omputación cuántica</w:t>
      </w:r>
      <w:bookmarkEnd w:id="23"/>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08A87F4" w:rsidR="004D4C36" w:rsidRPr="0056376D" w:rsidRDefault="004D4C36" w:rsidP="004D4C36">
      <w:pPr>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00DE6F16">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00485AE2" w:rsidRPr="00485AE2">
        <w:rPr>
          <w:noProof/>
          <w:lang w:val="es-ES_tradnl"/>
        </w:rPr>
        <w:t>[20]</w:t>
      </w:r>
      <w:r w:rsidRPr="00630316">
        <w:rPr>
          <w:lang w:val="es-ES_tradnl"/>
        </w:rPr>
        <w:fldChar w:fldCharType="end"/>
      </w:r>
      <w:r w:rsidRPr="0056376D">
        <w:rPr>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56376D">
        <w:rPr>
          <w:lang w:val="es-ES_tradnl"/>
        </w:rPr>
        <w:t>Bra-Ket</w:t>
      </w:r>
      <w:proofErr w:type="spellEnd"/>
      <w:r w:rsidRPr="0056376D">
        <w:rPr>
          <w:lang w:val="es-ES_tradnl"/>
        </w:rPr>
        <w:t xml:space="preserve">)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50048">
        <w:tc>
          <w:tcPr>
            <w:tcW w:w="4695" w:type="pct"/>
            <w:shd w:val="clear" w:color="auto" w:fill="auto"/>
            <w:vAlign w:val="center"/>
          </w:tcPr>
          <w:p w14:paraId="4809D606" w14:textId="77777777" w:rsidR="004D4C36" w:rsidRPr="0056376D" w:rsidRDefault="004D4C36" w:rsidP="00950048">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50048">
            <w:pPr>
              <w:pStyle w:val="Descripcin"/>
              <w:rPr>
                <w:b w:val="0"/>
                <w:bCs w:val="0"/>
                <w:lang w:val="es-ES_tradnl"/>
              </w:rPr>
            </w:pPr>
            <w:bookmarkStart w:id="24" w:name="_Ref3537530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2</w:t>
            </w:r>
            <w:r w:rsidRPr="00630316">
              <w:rPr>
                <w:b w:val="0"/>
                <w:bCs w:val="0"/>
                <w:lang w:val="es-ES_tradnl"/>
              </w:rPr>
              <w:fldChar w:fldCharType="end"/>
            </w:r>
            <w:r w:rsidRPr="0056376D">
              <w:rPr>
                <w:b w:val="0"/>
                <w:bCs w:val="0"/>
                <w:lang w:val="es-ES_tradnl"/>
              </w:rPr>
              <w:t>)</w:t>
            </w:r>
            <w:bookmarkEnd w:id="24"/>
          </w:p>
        </w:tc>
      </w:tr>
    </w:tbl>
    <w:p w14:paraId="770BEC53" w14:textId="140A81C0" w:rsidR="004D4C36" w:rsidRPr="0056376D" w:rsidRDefault="004D4C36" w:rsidP="004D4C36">
      <w:pPr>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00DE6F16">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00485AE2" w:rsidRPr="00485AE2">
        <w:rPr>
          <w:noProof/>
          <w:lang w:val="es-ES_tradnl"/>
        </w:rPr>
        <w:t>[21]</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ial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2C0289D1"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algoritmos cuánticos más famosos se encuentran el algoritmo de </w:t>
      </w:r>
      <w:proofErr w:type="spellStart"/>
      <w:r w:rsidRPr="0056376D">
        <w:rPr>
          <w:lang w:val="es-ES_tradnl"/>
        </w:rPr>
        <w:t>Shore’s</w:t>
      </w:r>
      <w:proofErr w:type="spellEnd"/>
      <w:r w:rsidRPr="0056376D">
        <w:rPr>
          <w:lang w:val="es-ES_tradnl"/>
        </w:rPr>
        <w:t xml:space="preserve"> </w:t>
      </w:r>
      <w:r w:rsidRPr="00630316">
        <w:rPr>
          <w:lang w:val="es-ES_tradnl"/>
        </w:rPr>
        <w:fldChar w:fldCharType="begin" w:fldLock="1"/>
      </w:r>
      <w:r w:rsidR="00DE6F16">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00485AE2" w:rsidRPr="00485AE2">
        <w:rPr>
          <w:noProof/>
          <w:lang w:val="es-ES_tradnl"/>
        </w:rPr>
        <w:t>[22]</w:t>
      </w:r>
      <w:r w:rsidRPr="00630316">
        <w:rPr>
          <w:lang w:val="es-ES_tradnl"/>
        </w:rPr>
        <w:fldChar w:fldCharType="end"/>
      </w:r>
      <w:r w:rsidRPr="0056376D">
        <w:rPr>
          <w:lang w:val="es-ES_tradnl"/>
        </w:rPr>
        <w:t xml:space="preserve"> utilizado para </w:t>
      </w:r>
      <w:r w:rsidRPr="0056376D">
        <w:rPr>
          <w:lang w:val="es-ES_tradnl"/>
        </w:rPr>
        <w:lastRenderedPageBreak/>
        <w:t xml:space="preserve">factorización numérica y el algoritmo de </w:t>
      </w:r>
      <w:proofErr w:type="spellStart"/>
      <w:r w:rsidRPr="0056376D">
        <w:rPr>
          <w:lang w:val="es-ES_tradnl"/>
        </w:rPr>
        <w:t>Grover’s</w:t>
      </w:r>
      <w:proofErr w:type="spellEnd"/>
      <w:r w:rsidRPr="0056376D">
        <w:rPr>
          <w:lang w:val="es-ES_tradnl"/>
        </w:rPr>
        <w:t xml:space="preserve"> </w:t>
      </w:r>
      <w:r w:rsidRPr="00630316">
        <w:rPr>
          <w:lang w:val="es-ES_tradnl"/>
        </w:rPr>
        <w:fldChar w:fldCharType="begin" w:fldLock="1"/>
      </w:r>
      <w:r w:rsidR="00DE6F16">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00485AE2" w:rsidRPr="00485AE2">
        <w:rPr>
          <w:noProof/>
          <w:lang w:val="es-ES_tradnl"/>
        </w:rPr>
        <w:t>[23]</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00DE6F16">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00485AE2" w:rsidRPr="00485AE2">
        <w:rPr>
          <w:noProof/>
          <w:lang w:val="es-ES_tradnl"/>
        </w:rPr>
        <w:t>[24]</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683B2498"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00DE6F16">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00485AE2" w:rsidRPr="00485AE2">
        <w:rPr>
          <w:noProof/>
          <w:lang w:val="es-ES_tradnl"/>
        </w:rPr>
        <w:t>[25]</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00DE6F16">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00485AE2" w:rsidRPr="00485AE2">
        <w:rPr>
          <w:noProof/>
          <w:lang w:val="es-ES_tradnl"/>
        </w:rPr>
        <w:t>[25]</w:t>
      </w:r>
      <w:r w:rsidRPr="00630316">
        <w:rPr>
          <w:lang w:val="es-ES_tradnl"/>
        </w:rPr>
        <w:fldChar w:fldCharType="end"/>
      </w:r>
      <w:r w:rsidRPr="0056376D">
        <w:rPr>
          <w:lang w:val="es-ES_tradnl"/>
        </w:rPr>
        <w:t>.</w:t>
      </w:r>
    </w:p>
    <w:p w14:paraId="30896DF1" w14:textId="77777777" w:rsidR="00E015AB" w:rsidRPr="0056376D" w:rsidRDefault="00E015AB" w:rsidP="00213CC7">
      <w:pPr>
        <w:rPr>
          <w:lang w:val="es-ES_tradnl"/>
        </w:rPr>
      </w:pPr>
    </w:p>
    <w:p w14:paraId="510540FD" w14:textId="22F3C149" w:rsidR="00213CC7"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5" w:name="_Toc53762171"/>
      <w:r w:rsidRPr="00E015AB">
        <w:rPr>
          <w:rFonts w:ascii="Arial" w:hAnsi="Arial" w:cs="Arial"/>
          <w:b/>
          <w:bCs/>
          <w:color w:val="000000" w:themeColor="text1"/>
          <w:sz w:val="22"/>
          <w:szCs w:val="22"/>
        </w:rPr>
        <w:t>Computación cuántica adiabática (AQC)</w:t>
      </w:r>
      <w:bookmarkEnd w:id="25"/>
    </w:p>
    <w:p w14:paraId="3FF1087D" w14:textId="77777777" w:rsidR="004D4C36" w:rsidRPr="0056376D" w:rsidRDefault="004D4C36" w:rsidP="004D4C36">
      <w:pPr>
        <w:rPr>
          <w:lang w:val="es-ES_tradnl"/>
        </w:rPr>
      </w:pPr>
      <w:r w:rsidRPr="0056376D">
        <w:rPr>
          <w:lang w:val="es-ES_tradnl"/>
        </w:rPr>
        <w:t>La computación cuántica adiabática (</w:t>
      </w:r>
      <w:proofErr w:type="spellStart"/>
      <w:r w:rsidRPr="0056376D">
        <w:rPr>
          <w:lang w:val="es-419"/>
        </w:rPr>
        <w:t>Adiabatic</w:t>
      </w:r>
      <w:proofErr w:type="spellEnd"/>
      <w:r w:rsidRPr="0056376D">
        <w:rPr>
          <w:lang w:val="es-419"/>
        </w:rPr>
        <w:t xml:space="preserve"> Quantum </w:t>
      </w:r>
      <w:proofErr w:type="spellStart"/>
      <w:r w:rsidRPr="0056376D">
        <w:rPr>
          <w:lang w:val="es-419"/>
        </w:rPr>
        <w:t>Computation</w:t>
      </w:r>
      <w:proofErr w:type="spellEnd"/>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42B65BF9"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 xml:space="preserve">Quantum </w:t>
      </w:r>
      <w:proofErr w:type="spellStart"/>
      <w:r w:rsidRPr="0056376D">
        <w:rPr>
          <w:lang w:val="es-419"/>
        </w:rPr>
        <w:t>Annealing</w:t>
      </w:r>
      <w:proofErr w:type="spellEnd"/>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proofErr w:type="spellStart"/>
      <w:r w:rsidRPr="0056376D">
        <w:rPr>
          <w:lang w:val="es-419"/>
        </w:rPr>
        <w:t>Simulating</w:t>
      </w:r>
      <w:proofErr w:type="spellEnd"/>
      <w:r w:rsidRPr="0056376D">
        <w:rPr>
          <w:lang w:val="es-419"/>
        </w:rPr>
        <w:t xml:space="preserve"> </w:t>
      </w:r>
      <w:proofErr w:type="spellStart"/>
      <w:r w:rsidRPr="0056376D">
        <w:rPr>
          <w:lang w:val="es-419"/>
        </w:rPr>
        <w:t>annealing</w:t>
      </w:r>
      <w:proofErr w:type="spellEnd"/>
      <w:r w:rsidRPr="0056376D">
        <w:rPr>
          <w:lang w:val="es-ES_tradnl"/>
        </w:rPr>
        <w:t xml:space="preserve">, SA). Muchos de estos enfoques transforman un problema computacional en un problema donde se debe encontrar el estado fundamental de un modelo Ising Spin </w:t>
      </w:r>
      <w:proofErr w:type="spellStart"/>
      <w:r w:rsidRPr="0056376D">
        <w:rPr>
          <w:lang w:val="es-ES_tradnl"/>
        </w:rPr>
        <w:t>Glass</w:t>
      </w:r>
      <w:proofErr w:type="spellEnd"/>
      <w:r w:rsidRPr="0056376D">
        <w:rPr>
          <w:lang w:val="es-ES_tradnl"/>
        </w:rPr>
        <w:t xml:space="preserve"> (ISG) cuántico, el cual, en el peor de los casos es un problema NP-completo </w:t>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65756D29" w:rsidR="004D4C36" w:rsidRDefault="004D4C36" w:rsidP="004D4C36">
      <w:pPr>
        <w:rPr>
          <w:lang w:val="es-ES_tradnl"/>
        </w:rPr>
      </w:pPr>
      <w:r w:rsidRPr="0056376D">
        <w:rPr>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56376D">
        <w:rPr>
          <w:lang w:val="es-ES_tradnl"/>
        </w:rPr>
        <w:t>hard</w:t>
      </w:r>
      <w:proofErr w:type="spellEnd"/>
      <w:r w:rsidRPr="0056376D">
        <w:rPr>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56376D">
        <w:rPr>
          <w:lang w:val="es-ES_tradnl"/>
        </w:rPr>
        <w:t>a</w:t>
      </w:r>
      <w:proofErr w:type="spellEnd"/>
      <w:r w:rsidRPr="0056376D">
        <w:rPr>
          <w:lang w:val="es-ES_tradnl"/>
        </w:rPr>
        <w:t xml:space="preserve"> un estado B no contiguo para evitar estancarse en óptimos locales) </w:t>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56376D">
        <w:rPr>
          <w:lang w:val="es-ES_tradnl"/>
        </w:rPr>
        <w:t>.</w:t>
      </w:r>
    </w:p>
    <w:p w14:paraId="0185CF6F" w14:textId="77777777" w:rsidR="00213CC7" w:rsidRPr="0056376D" w:rsidRDefault="00213CC7" w:rsidP="004D4C36">
      <w:pPr>
        <w:rPr>
          <w:lang w:val="es-ES_tradnl"/>
        </w:rPr>
      </w:pPr>
    </w:p>
    <w:p w14:paraId="7F5F4B5D" w14:textId="4110B713" w:rsidR="004D4C36"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6" w:name="_u2ncg8lun66c" w:colFirst="0" w:colLast="0"/>
      <w:bookmarkStart w:id="27" w:name="_Toc53762172"/>
      <w:bookmarkEnd w:id="26"/>
      <w:r w:rsidRPr="00213CC7">
        <w:rPr>
          <w:rFonts w:ascii="Arial" w:hAnsi="Arial" w:cs="Arial"/>
          <w:b/>
          <w:bCs/>
          <w:color w:val="000000" w:themeColor="text1"/>
          <w:sz w:val="22"/>
          <w:szCs w:val="22"/>
        </w:rPr>
        <w:t>Hamiltoniano en computación cuántica adiabática</w:t>
      </w:r>
      <w:bookmarkEnd w:id="27"/>
    </w:p>
    <w:p w14:paraId="05DB3AE8" w14:textId="5B87C06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cuyo estado fundamental es trivial. Entonces, si se prepara un sistema cuántico para estar en el 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r w:rsidRPr="00DA14C2">
        <w:rPr>
          <w:lang w:val="es-ES_tradnl"/>
        </w:rPr>
        <w:t xml:space="preserve">icamente el hamiltoniano por un tiempo </w:t>
      </w:r>
      <w:r w:rsidRPr="00DA14C2">
        <w:rPr>
          <w:lang w:val="es-ES_tradnl"/>
        </w:rPr>
        <w:lastRenderedPageBreak/>
        <w:t xml:space="preserve">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630316">
        <w:rPr>
          <w:lang w:val="es-ES_tradnl"/>
        </w:rPr>
        <w:fldChar w:fldCharType="begin" w:fldLock="1"/>
      </w:r>
      <w:r w:rsidR="00DE6F16">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30316">
        <w:rPr>
          <w:lang w:val="es-ES_tradnl"/>
        </w:rPr>
        <w:fldChar w:fldCharType="separate"/>
      </w:r>
      <w:r w:rsidR="00485AE2" w:rsidRPr="00485AE2">
        <w:rPr>
          <w:noProof/>
          <w:lang w:val="es-ES_tradnl"/>
        </w:rPr>
        <w:t>[27]</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50048">
        <w:tc>
          <w:tcPr>
            <w:tcW w:w="4695" w:type="pct"/>
            <w:shd w:val="clear" w:color="auto" w:fill="auto"/>
            <w:vAlign w:val="center"/>
          </w:tcPr>
          <w:p w14:paraId="466F7D2B" w14:textId="77777777" w:rsidR="004D4C36" w:rsidRPr="0056376D" w:rsidRDefault="004D4C36" w:rsidP="00950048">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50048">
            <w:pPr>
              <w:pStyle w:val="Descripcin"/>
              <w:rPr>
                <w:lang w:val="es-ES_tradnl"/>
              </w:rPr>
            </w:pPr>
            <w:bookmarkStart w:id="28" w:name="_Ref3769586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3</w:t>
            </w:r>
            <w:r w:rsidRPr="00630316">
              <w:rPr>
                <w:b w:val="0"/>
                <w:bCs w:val="0"/>
                <w:lang w:val="es-ES_tradnl"/>
              </w:rPr>
              <w:fldChar w:fldCharType="end"/>
            </w:r>
            <w:r w:rsidRPr="0056376D">
              <w:rPr>
                <w:b w:val="0"/>
                <w:bCs w:val="0"/>
                <w:lang w:val="es-ES_tradnl"/>
              </w:rPr>
              <w:t>)</w:t>
            </w:r>
            <w:bookmarkEnd w:id="28"/>
          </w:p>
        </w:tc>
      </w:tr>
    </w:tbl>
    <w:p w14:paraId="52CBDA53" w14:textId="0C5819FB"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00DE6F16">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30316">
        <w:fldChar w:fldCharType="separate"/>
      </w:r>
      <w:r w:rsidR="00485AE2" w:rsidRPr="00485AE2">
        <w:rPr>
          <w:noProof/>
        </w:rPr>
        <w:t>[28]</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71837E16" w14:textId="4207F7CB" w:rsidR="004D4C36" w:rsidRDefault="004D4C36" w:rsidP="004D4C36">
      <w:pPr>
        <w:rPr>
          <w:lang w:val="es-ES_tradnl"/>
        </w:rPr>
      </w:pPr>
    </w:p>
    <w:p w14:paraId="3F396387" w14:textId="1A8BD2DA" w:rsidR="00CD7084" w:rsidRPr="00627589" w:rsidRDefault="00CD7084" w:rsidP="009F3A40">
      <w:pPr>
        <w:spacing w:before="240"/>
        <w:ind w:left="426" w:hanging="426"/>
        <w:rPr>
          <w:b/>
          <w:lang w:val="es-ES_tradnl"/>
        </w:rPr>
      </w:pPr>
      <w:r w:rsidRPr="00627589">
        <w:rPr>
          <w:b/>
          <w:lang w:val="es-ES_tradnl"/>
        </w:rPr>
        <w:t>2.</w:t>
      </w:r>
      <w:r w:rsidR="009F3A40">
        <w:rPr>
          <w:b/>
          <w:lang w:val="es-ES_tradnl"/>
        </w:rPr>
        <w:t>1</w:t>
      </w:r>
      <w:r w:rsidRPr="00627589">
        <w:rPr>
          <w:b/>
          <w:lang w:val="es-ES_tradnl"/>
        </w:rPr>
        <w:t>.</w:t>
      </w:r>
      <w:r w:rsidR="009F3A40">
        <w:rPr>
          <w:b/>
          <w:lang w:val="es-ES_tradnl"/>
        </w:rPr>
        <w:t>4</w:t>
      </w:r>
      <w:r w:rsidRPr="00627589">
        <w:rPr>
          <w:b/>
          <w:lang w:val="es-ES_tradnl"/>
        </w:rPr>
        <w:t xml:space="preserve"> Modelo Ising</w:t>
      </w:r>
    </w:p>
    <w:p w14:paraId="17AC06DD" w14:textId="58DC0C24" w:rsidR="00CD7084" w:rsidRPr="00627589" w:rsidRDefault="00CD7084" w:rsidP="00CD7084">
      <w:pPr>
        <w:rPr>
          <w:lang w:val="es-ES_tradnl"/>
        </w:rPr>
      </w:pPr>
      <w:r w:rsidRPr="00627589">
        <w:rPr>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627589">
        <w:rPr>
          <w:lang w:val="es-ES_tradnl"/>
        </w:rPr>
        <w:t>anti-alinearse</w:t>
      </w:r>
      <w:proofErr w:type="spellEnd"/>
      <w:r w:rsidRPr="00627589">
        <w:rPr>
          <w:lang w:val="es-ES_tradnl"/>
        </w:rPr>
        <w:t xml:space="preserve"> con un campo magnético aplicado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y que interactúan entre sí con base en un campo de interacción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lang w:val="es-ES_tradnl"/>
        </w:rPr>
        <w:t xml:space="preserve"> </w:t>
      </w:r>
      <w:r w:rsidR="00DE6F16">
        <w:rPr>
          <w:lang w:val="es-ES_tradnl"/>
        </w:rPr>
        <w:fldChar w:fldCharType="begin" w:fldLock="1"/>
      </w:r>
      <w:r w:rsidR="00DE6F16">
        <w:rPr>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Pr>
          <w:lang w:val="es-ES_tradnl"/>
        </w:rPr>
        <w:fldChar w:fldCharType="separate"/>
      </w:r>
      <w:r w:rsidR="00DE6F16" w:rsidRPr="00DE6F16">
        <w:rPr>
          <w:noProof/>
          <w:lang w:val="es-ES_tradnl"/>
        </w:rPr>
        <w:t>[29]</w:t>
      </w:r>
      <w:r w:rsidR="00DE6F16">
        <w:rPr>
          <w:lang w:val="es-ES_tradnl"/>
        </w:rPr>
        <w:fldChar w:fldCharType="end"/>
      </w:r>
      <w:r w:rsidR="00DE6F16">
        <w:rPr>
          <w:lang w:val="es-ES_tradnl"/>
        </w:rPr>
        <w:t>.</w:t>
      </w:r>
    </w:p>
    <w:p w14:paraId="3D901770" w14:textId="77777777" w:rsidR="00CD7084" w:rsidRPr="00627589" w:rsidRDefault="00CD7084" w:rsidP="00CD7084">
      <w:pPr>
        <w:rPr>
          <w:lang w:val="es-ES_tradnl"/>
        </w:rPr>
      </w:pPr>
      <w:r w:rsidRPr="00627589">
        <w:rPr>
          <w:lang w:val="es-ES_tradnl"/>
        </w:rPr>
        <w:t xml:space="preserve">En la </w:t>
      </w:r>
      <w:r w:rsidRPr="00950048">
        <w:rPr>
          <w:lang w:val="es-ES_tradnl"/>
        </w:rPr>
        <w:t xml:space="preserve">Ecuación </w:t>
      </w:r>
      <w:r w:rsidRPr="00950048">
        <w:rPr>
          <w:lang w:val="es-ES_tradnl"/>
        </w:rPr>
        <w:fldChar w:fldCharType="begin"/>
      </w:r>
      <w:r w:rsidRPr="00950048">
        <w:rPr>
          <w:lang w:val="es-ES_tradnl"/>
        </w:rPr>
        <w:instrText xml:space="preserve"> REF _Ref37696280 \h  \* MERGEFORMAT </w:instrText>
      </w:r>
      <w:r w:rsidRPr="00950048">
        <w:rPr>
          <w:lang w:val="es-ES_tradnl"/>
        </w:rPr>
      </w:r>
      <w:r w:rsidRPr="00950048">
        <w:rPr>
          <w:lang w:val="es-ES_tradnl"/>
        </w:rPr>
        <w:fldChar w:fldCharType="separate"/>
      </w:r>
      <w:r w:rsidRPr="00950048">
        <w:rPr>
          <w:lang w:val="es-ES_tradnl"/>
        </w:rPr>
        <w:t>(4)</w:t>
      </w:r>
      <w:r w:rsidRPr="00950048">
        <w:rPr>
          <w:lang w:val="es-ES_tradnl"/>
        </w:rPr>
        <w:fldChar w:fldCharType="end"/>
      </w:r>
      <w:r w:rsidRPr="00627589">
        <w:rPr>
          <w:lang w:val="es-ES_tradnl"/>
        </w:rPr>
        <w:t xml:space="preserve"> se representa el modelo clásico de Ising, el cual se puede escribir como una función cuadrática de un conjunto de </w:t>
      </w:r>
      <w:r w:rsidRPr="00627589">
        <w:rPr>
          <w:i/>
          <w:iCs/>
          <w:lang w:val="es-ES_tradnl"/>
        </w:rPr>
        <w:t>n</w:t>
      </w:r>
      <w:r w:rsidRPr="00627589">
        <w:rPr>
          <w:lang w:val="es-ES_tradnl"/>
        </w:rPr>
        <w:t xml:space="preserve"> giros, donde s</w:t>
      </w:r>
      <w:r w:rsidRPr="00627589">
        <w:rPr>
          <w:vertAlign w:val="subscript"/>
          <w:lang w:val="es-ES_tradnl"/>
        </w:rPr>
        <w:t xml:space="preserve">i </w:t>
      </w:r>
      <w:r w:rsidRPr="00627589">
        <w:rPr>
          <w:lang w:val="es-ES_tradnl"/>
        </w:rPr>
        <w:sym w:font="Symbol" w:char="F0CE"/>
      </w:r>
      <w:r w:rsidRPr="00627589">
        <w:rPr>
          <w:lang w:val="es-ES_tradnl"/>
        </w:rPr>
        <w:t xml:space="preserve"> {-1, +1} representa el spin de la i-</w:t>
      </w:r>
      <w:proofErr w:type="spellStart"/>
      <w:r w:rsidRPr="00627589">
        <w:rPr>
          <w:lang w:val="es-ES_tradnl"/>
        </w:rPr>
        <w:t>ésima</w:t>
      </w:r>
      <w:proofErr w:type="spellEnd"/>
      <w:r w:rsidRPr="00627589">
        <w:rPr>
          <w:lang w:val="es-ES_tradnl"/>
        </w:rPr>
        <w:t xml:space="preserve"> partícula.</w:t>
      </w:r>
    </w:p>
    <w:tbl>
      <w:tblPr>
        <w:tblW w:w="0" w:type="auto"/>
        <w:tblLook w:val="04A0" w:firstRow="1" w:lastRow="0" w:firstColumn="1" w:lastColumn="0" w:noHBand="0" w:noVBand="1"/>
      </w:tblPr>
      <w:tblGrid>
        <w:gridCol w:w="7088"/>
        <w:gridCol w:w="461"/>
      </w:tblGrid>
      <w:tr w:rsidR="00CD7084" w:rsidRPr="00627589" w14:paraId="0DB9927C" w14:textId="77777777" w:rsidTr="00950048">
        <w:tc>
          <w:tcPr>
            <w:tcW w:w="7088" w:type="dxa"/>
            <w:shd w:val="clear" w:color="auto" w:fill="auto"/>
            <w:vAlign w:val="center"/>
          </w:tcPr>
          <w:p w14:paraId="5BE004A5" w14:textId="77777777" w:rsidR="00CD7084" w:rsidRPr="00627589" w:rsidRDefault="00CD7084" w:rsidP="00950048">
            <w:pPr>
              <w:rPr>
                <w:lang w:val="es-ES_tradnl"/>
              </w:rPr>
            </w:pPr>
            <m:oMathPara>
              <m:oMath>
                <m:r>
                  <w:rPr>
                    <w:rFonts w:ascii="Cambria Math" w:hAnsi="Cambria Math"/>
                    <w:lang w:val="es-ES_tradnl"/>
                  </w:rPr>
                  <m:t>H</m:t>
                </m:r>
                <m:d>
                  <m:dPr>
                    <m:ctrlPr>
                      <w:rPr>
                        <w:rFonts w:ascii="Cambria Math" w:hAnsi="Cambria Math"/>
                        <w:lang w:val="es-ES_tradnl"/>
                      </w:rPr>
                    </m:ctrlPr>
                  </m:dPr>
                  <m:e>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1</m:t>
                        </m:r>
                      </m:sub>
                    </m:sSub>
                    <m:r>
                      <m:rPr>
                        <m:sty m:val="p"/>
                      </m:rPr>
                      <w:rPr>
                        <w:rFonts w:ascii="Cambria Math" w:hAnsi="Cambria Math"/>
                        <w:lang w:val="es-ES_tradnl"/>
                      </w:rPr>
                      <m:t xml:space="preserve">, …, </m:t>
                    </m:r>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N</m:t>
                        </m:r>
                      </m:sub>
                    </m:sSub>
                  </m:e>
                </m:d>
                <m:r>
                  <m:rPr>
                    <m:sty m:val="p"/>
                  </m:rPr>
                  <w:rPr>
                    <w:rFonts w:ascii="Cambria Math" w:hAnsi="Cambria Math"/>
                    <w:lang w:val="es-ES_tradnl"/>
                  </w:rPr>
                  <m:t>=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j</m:t>
                        </m:r>
                      </m:sub>
                    </m:sSub>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e>
                </m:nary>
              </m:oMath>
            </m:oMathPara>
          </w:p>
        </w:tc>
        <w:tc>
          <w:tcPr>
            <w:tcW w:w="283" w:type="dxa"/>
            <w:shd w:val="clear" w:color="auto" w:fill="auto"/>
            <w:vAlign w:val="center"/>
          </w:tcPr>
          <w:p w14:paraId="3C1F096E" w14:textId="77777777" w:rsidR="00CD7084" w:rsidRPr="00627589" w:rsidRDefault="00CD7084" w:rsidP="00950048">
            <w:pPr>
              <w:pStyle w:val="Descripcin"/>
              <w:rPr>
                <w:lang w:val="es-ES_tradnl"/>
              </w:rPr>
            </w:pPr>
            <w:bookmarkStart w:id="29" w:name="_Ref37696280"/>
            <w:r w:rsidRPr="00627589">
              <w:rPr>
                <w:b w:val="0"/>
                <w:lang w:val="es-ES_tradnl"/>
              </w:rPr>
              <w:t>(4)</w:t>
            </w:r>
            <w:bookmarkEnd w:id="29"/>
          </w:p>
        </w:tc>
      </w:tr>
    </w:tbl>
    <w:p w14:paraId="23356A80" w14:textId="77777777" w:rsidR="00CD7084" w:rsidRPr="00627589" w:rsidRDefault="00CD7084" w:rsidP="00CD7084">
      <w:pPr>
        <w:rPr>
          <w:lang w:val="es-ES_tradnl"/>
        </w:rPr>
      </w:pPr>
      <w:r w:rsidRPr="00627589">
        <w:rPr>
          <w:lang w:val="es-ES_tradnl"/>
        </w:rPr>
        <w:t xml:space="preserve">La </w:t>
      </w:r>
      <w:r w:rsidRPr="00950048">
        <w:rPr>
          <w:lang w:val="es-ES_tradnl"/>
        </w:rPr>
        <w:t xml:space="preserve">Ecuación </w:t>
      </w:r>
      <w:r w:rsidRPr="00950048">
        <w:rPr>
          <w:lang w:val="es-ES_tradnl"/>
        </w:rPr>
        <w:fldChar w:fldCharType="begin"/>
      </w:r>
      <w:r w:rsidRPr="00950048">
        <w:rPr>
          <w:lang w:val="es-ES_tradnl"/>
        </w:rPr>
        <w:instrText xml:space="preserve"> REF _Ref37696290 \h  \* MERGEFORMAT </w:instrText>
      </w:r>
      <w:r w:rsidRPr="00950048">
        <w:rPr>
          <w:lang w:val="es-ES_tradnl"/>
        </w:rPr>
      </w:r>
      <w:r w:rsidRPr="00950048">
        <w:rPr>
          <w:lang w:val="es-ES_tradnl"/>
        </w:rPr>
        <w:fldChar w:fldCharType="separate"/>
      </w:r>
      <w:r w:rsidRPr="00950048">
        <w:rPr>
          <w:lang w:val="es-ES_tradnl"/>
        </w:rPr>
        <w:t>(5)</w:t>
      </w:r>
      <w:r w:rsidRPr="00950048">
        <w:rPr>
          <w:lang w:val="es-ES_tradnl"/>
        </w:rPr>
        <w:fldChar w:fldCharType="end"/>
      </w:r>
      <w:r w:rsidRPr="00627589">
        <w:rPr>
          <w:lang w:val="es-ES_tradnl"/>
        </w:rPr>
        <w:t xml:space="preserve"> representa un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como la versión cuántica del modelo Ising, donde </w:t>
      </w:r>
      <m:oMath>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i</m:t>
            </m:r>
          </m:sub>
        </m:sSub>
      </m:oMath>
      <w:r w:rsidRPr="00627589">
        <w:rPr>
          <w:lang w:val="es-ES_tradnl"/>
        </w:rPr>
        <w:t xml:space="preserve"> se reemplaza por </w:t>
      </w:r>
      <m:oMath>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i</m:t>
              </m:r>
            </m:e>
          </m:mr>
        </m:m>
      </m:oMath>
      <w:r w:rsidRPr="00627589">
        <w:rPr>
          <w:lang w:val="es-ES_tradnl"/>
        </w:rPr>
        <w:t xml:space="preserve"> en la </w:t>
      </w:r>
      <w:r w:rsidRPr="00950048">
        <w:rPr>
          <w:lang w:val="es-ES_tradnl"/>
        </w:rPr>
        <w:t>Ecuación (4)</w:t>
      </w:r>
      <w:r w:rsidRPr="00627589">
        <w:rPr>
          <w:lang w:val="es-ES_tradnl"/>
        </w:rPr>
        <w:t>.</w:t>
      </w:r>
    </w:p>
    <w:tbl>
      <w:tblPr>
        <w:tblW w:w="0" w:type="auto"/>
        <w:tblLook w:val="04A0" w:firstRow="1" w:lastRow="0" w:firstColumn="1" w:lastColumn="0" w:noHBand="0" w:noVBand="1"/>
      </w:tblPr>
      <w:tblGrid>
        <w:gridCol w:w="6891"/>
        <w:gridCol w:w="480"/>
      </w:tblGrid>
      <w:tr w:rsidR="00CD7084" w:rsidRPr="00627589" w14:paraId="1A86C91B" w14:textId="77777777" w:rsidTr="00950048">
        <w:tc>
          <w:tcPr>
            <w:tcW w:w="6891" w:type="dxa"/>
            <w:shd w:val="clear" w:color="auto" w:fill="auto"/>
            <w:vAlign w:val="center"/>
          </w:tcPr>
          <w:p w14:paraId="534386F7" w14:textId="77777777" w:rsidR="00CD7084" w:rsidRPr="00627589" w:rsidRDefault="004A060B" w:rsidP="00950048">
            <w:pPr>
              <w:jc w:val="center"/>
              <w:rPr>
                <w:lang w:val="es-ES_tradnl"/>
              </w:rPr>
            </w:pPr>
            <m:oMathPara>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r>
                  <m:rPr>
                    <m:sty m:val="p"/>
                  </m:rPr>
                  <w:rPr>
                    <w:rFonts w:ascii="Cambria Math" w:hAnsi="Cambria Math"/>
                    <w:lang w:val="es-ES_tradnl"/>
                  </w:rPr>
                  <m:t>=</m:t>
                </m:r>
                <m:r>
                  <w:rPr>
                    <w:rFonts w:ascii="Cambria Math" w:hAnsi="Cambria Math"/>
                    <w:lang w:val="es-ES_tradnl"/>
                  </w:rPr>
                  <m:t>H</m:t>
                </m:r>
                <m:d>
                  <m:dPr>
                    <m:ctrlPr>
                      <w:rPr>
                        <w:rFonts w:ascii="Cambria Math" w:hAnsi="Cambria Math"/>
                        <w:lang w:val="es-ES_tradnl"/>
                      </w:rPr>
                    </m:ctrlPr>
                  </m:dPr>
                  <m:e>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1</m:t>
                          </m:r>
                        </m:e>
                      </m:mr>
                    </m:m>
                    <m:r>
                      <m:rPr>
                        <m:sty m:val="p"/>
                      </m:rPr>
                      <w:rPr>
                        <w:rFonts w:ascii="Cambria Math" w:hAnsi="Cambria Math"/>
                        <w:lang w:val="es-ES_tradnl"/>
                      </w:rPr>
                      <m:t xml:space="preserve">, …, </m:t>
                    </m:r>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N</m:t>
                          </m:r>
                        </m:e>
                      </m:mr>
                    </m:m>
                  </m:e>
                </m:d>
                <m:r>
                  <w:rPr>
                    <w:rFonts w:ascii="Cambria Math" w:hAnsi="Cambria Math"/>
                    <w:lang w:val="es-ES_tradnl"/>
                  </w:rPr>
                  <m:t>= -</m:t>
                </m:r>
                <m:nary>
                  <m:naryPr>
                    <m:chr m:val="∑"/>
                    <m:limLoc m:val="undOvr"/>
                    <m:supHide m:val="1"/>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lt;</m:t>
                    </m:r>
                    <m:r>
                      <w:rPr>
                        <w:rFonts w:ascii="Cambria Math" w:hAnsi="Cambria Math"/>
                        <w:lang w:val="es-ES_tradnl"/>
                      </w:rPr>
                      <m:t>j</m:t>
                    </m:r>
                  </m:sub>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j</m:t>
                          </m:r>
                        </m:e>
                      </m:mr>
                    </m:m>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e>
                </m:nary>
              </m:oMath>
            </m:oMathPara>
          </w:p>
        </w:tc>
        <w:tc>
          <w:tcPr>
            <w:tcW w:w="480" w:type="dxa"/>
            <w:shd w:val="clear" w:color="auto" w:fill="auto"/>
            <w:vAlign w:val="center"/>
          </w:tcPr>
          <w:p w14:paraId="609DA318" w14:textId="77777777" w:rsidR="00CD7084" w:rsidRPr="00627589" w:rsidRDefault="00CD7084" w:rsidP="00950048">
            <w:pPr>
              <w:pStyle w:val="Descripcin"/>
              <w:rPr>
                <w:lang w:val="es-ES_tradnl"/>
              </w:rPr>
            </w:pPr>
            <w:bookmarkStart w:id="30" w:name="_Ref37696290"/>
            <w:r w:rsidRPr="00627589">
              <w:rPr>
                <w:b w:val="0"/>
                <w:lang w:val="es-ES_tradnl"/>
              </w:rPr>
              <w:t>(5)</w:t>
            </w:r>
            <w:bookmarkEnd w:id="30"/>
          </w:p>
        </w:tc>
      </w:tr>
    </w:tbl>
    <w:p w14:paraId="46BA0994" w14:textId="2F8E4330" w:rsidR="00CD7084" w:rsidRDefault="00CD7084" w:rsidP="004D4C36">
      <w:pPr>
        <w:rPr>
          <w:lang w:val="es-ES_tradnl"/>
        </w:rPr>
      </w:pP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z</m:t>
              </m:r>
            </m:e>
          </m:mr>
          <m:mr>
            <m:e>
              <m:r>
                <w:rPr>
                  <w:rFonts w:ascii="Cambria Math" w:hAnsi="Cambria Math"/>
                  <w:lang w:val="es-ES_tradnl"/>
                </w:rPr>
                <m:t>i</m:t>
              </m:r>
            </m:e>
          </m:mr>
        </m:m>
        <m:r>
          <w:rPr>
            <w:rFonts w:ascii="Cambria Math" w:hAnsi="Cambria Math"/>
            <w:lang w:val="es-ES_tradnl"/>
          </w:rPr>
          <m:t>=</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i-1)</m:t>
            </m:r>
          </m:sup>
        </m:sSup>
        <m:r>
          <w:rPr>
            <w:rFonts w:ascii="Cambria Math" w:hAnsi="Cambria Math"/>
            <w:i/>
            <w:lang w:val="es-ES_tradnl"/>
          </w:rPr>
          <w:sym w:font="Symbol" w:char="F0C4"/>
        </m:r>
        <m:d>
          <m:dPr>
            <m:ctrlPr>
              <w:rPr>
                <w:rFonts w:ascii="Cambria Math" w:hAnsi="Cambria Math"/>
                <w:i/>
                <w:lang w:val="es-ES_tradnl"/>
              </w:rPr>
            </m:ctrlPr>
          </m:dPr>
          <m:e>
            <m:m>
              <m:mPr>
                <m:mcs>
                  <m:mc>
                    <m:mcPr>
                      <m:count m:val="2"/>
                      <m:mcJc m:val="center"/>
                    </m:mcPr>
                  </m:mc>
                </m:mcs>
                <m:ctrlPr>
                  <w:rPr>
                    <w:rFonts w:ascii="Cambria Math" w:hAnsi="Cambria Math"/>
                    <w:i/>
                    <w:lang w:val="es-ES_tradnl"/>
                  </w:rPr>
                </m:ctrlPr>
              </m:mPr>
              <m:mr>
                <m:e>
                  <m:r>
                    <w:rPr>
                      <w:rFonts w:ascii="Cambria Math" w:hAnsi="Cambria Math"/>
                      <w:lang w:val="es-ES_tradnl"/>
                    </w:rPr>
                    <m:t>1</m:t>
                  </m:r>
                </m:e>
                <m:e>
                  <m:r>
                    <w:rPr>
                      <w:rFonts w:ascii="Cambria Math" w:hAnsi="Cambria Math"/>
                      <w:lang w:val="es-ES_tradnl"/>
                    </w:rPr>
                    <m:t>0</m:t>
                  </m:r>
                </m:e>
              </m:mr>
              <m:mr>
                <m:e>
                  <m:r>
                    <w:rPr>
                      <w:rFonts w:ascii="Cambria Math" w:hAnsi="Cambria Math"/>
                      <w:lang w:val="es-ES_tradnl"/>
                    </w:rPr>
                    <m:t>0</m:t>
                  </m:r>
                </m:e>
                <m:e>
                  <m:r>
                    <w:rPr>
                      <w:rFonts w:ascii="Cambria Math" w:hAnsi="Cambria Math"/>
                      <w:lang w:val="es-ES_tradnl"/>
                    </w:rPr>
                    <m:t>-1</m:t>
                  </m:r>
                </m:e>
              </m:mr>
            </m:m>
          </m:e>
        </m:d>
        <m:r>
          <w:rPr>
            <w:rFonts w:ascii="Cambria Math" w:hAnsi="Cambria Math"/>
            <w:i/>
            <w:lang w:val="es-ES_tradnl"/>
          </w:rPr>
          <w:sym w:font="Symbol" w:char="F0C4"/>
        </m:r>
        <m:r>
          <w:rPr>
            <w:rFonts w:ascii="Cambria Math" w:hAnsi="Cambria Math"/>
            <w:lang w:val="es-ES_tradnl"/>
          </w:rPr>
          <m:t xml:space="preserve"> </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n-i)</m:t>
            </m:r>
          </m:sup>
        </m:sSup>
        <m:r>
          <w:rPr>
            <w:rFonts w:ascii="Cambria Math" w:hAnsi="Cambria Math"/>
            <w:lang w:val="es-ES_tradnl"/>
          </w:rPr>
          <m:t xml:space="preserve"> </m:t>
        </m:r>
      </m:oMath>
      <w:r w:rsidRPr="00627589">
        <w:rPr>
          <w:lang w:val="es-ES_tradnl"/>
        </w:rPr>
        <w:t>es una matriz de Pauli</w:t>
      </w:r>
      <w:r w:rsidRPr="00627589">
        <w:rPr>
          <w:rStyle w:val="Refdenotaalpie"/>
          <w:lang w:val="es-ES_tradnl"/>
        </w:rPr>
        <w:footnoteReference w:id="1"/>
      </w:r>
      <w:r w:rsidRPr="00627589">
        <w:rPr>
          <w:lang w:val="es-ES_tradnl"/>
        </w:rPr>
        <w:t xml:space="preserve"> que actúa sobre el i-ésimo</w:t>
      </w:r>
      <w:r w:rsidRPr="00627589">
        <w:rPr>
          <w:vertAlign w:val="superscript"/>
          <w:lang w:val="es-ES_tradnl"/>
        </w:rPr>
        <w:t xml:space="preserve"> </w:t>
      </w:r>
      <w:r w:rsidRPr="00627589">
        <w:rPr>
          <w:lang w:val="es-ES_tradnl"/>
        </w:rPr>
        <w:t xml:space="preserve">spin en un espacio de Hilbert de N qubits </w:t>
      </w:r>
      <m:oMath>
        <m:sSup>
          <m:sSupPr>
            <m:ctrlPr>
              <w:rPr>
                <w:rFonts w:ascii="Cambria Math" w:hAnsi="Cambria Math"/>
                <w:i/>
                <w:lang w:val="es-ES_tradnl"/>
              </w:rPr>
            </m:ctrlPr>
          </m:sSupPr>
          <m:e>
            <m:r>
              <m:rPr>
                <m:sty m:val="p"/>
              </m:rPr>
              <w:rPr>
                <w:rFonts w:ascii="Cambria Math" w:hAnsi="Cambria Math"/>
                <w:lang w:val="es-ES_tradnl"/>
              </w:rPr>
              <m:t>{</m:t>
            </m:r>
            <m:r>
              <w:rPr>
                <w:rFonts w:ascii="Cambria Math" w:hAnsi="Cambria Math"/>
                <w:lang w:val="es-ES_tradnl"/>
              </w:rPr>
              <m:t>|+</m:t>
            </m:r>
            <m:r>
              <m:rPr>
                <m:sty m:val="p"/>
              </m:rPr>
              <w:rPr>
                <w:rFonts w:ascii="Cambria Math" w:eastAsia="MS Mincho" w:hAnsi="Cambria Math" w:cs="MS Mincho"/>
                <w:lang w:val="es-ES_tradnl"/>
              </w:rPr>
              <m:t>〉</m:t>
            </m:r>
            <m:r>
              <m:rPr>
                <m:sty m:val="p"/>
              </m:rPr>
              <w:rPr>
                <w:rFonts w:ascii="Cambria Math" w:eastAsia="MS Mincho" w:hAnsi="Cambria Math" w:cs="MS Mincho"/>
                <w:lang w:val="es-ES_tradnl"/>
              </w:rPr>
              <m:t xml:space="preserve">, </m:t>
            </m:r>
            <m:r>
              <w:rPr>
                <w:rFonts w:ascii="Cambria Math" w:hAnsi="Cambria Math"/>
                <w:lang w:val="es-ES_tradnl"/>
              </w:rPr>
              <m:t>|-</m:t>
            </m:r>
            <m:r>
              <m:rPr>
                <m:sty m:val="p"/>
              </m:rPr>
              <w:rPr>
                <w:rFonts w:ascii="Cambria Math" w:hAnsi="Cambria Math"/>
                <w:lang w:val="es-ES_tradnl"/>
              </w:rPr>
              <m:t>}</m:t>
            </m:r>
          </m:e>
          <m:sup>
            <m:r>
              <w:rPr>
                <w:rFonts w:ascii="Cambria Math" w:hAnsi="Cambria Math"/>
                <w:i/>
                <w:lang w:val="es-ES_tradnl"/>
              </w:rPr>
              <w:sym w:font="Symbol" w:char="F0C4"/>
            </m:r>
            <m:r>
              <w:rPr>
                <w:rFonts w:ascii="Cambria Math" w:hAnsi="Cambria Math"/>
                <w:lang w:val="es-ES_tradnl"/>
              </w:rPr>
              <m:t>N</m:t>
            </m:r>
          </m:sup>
        </m:sSup>
      </m:oMath>
      <w:r w:rsidRPr="00627589">
        <w:rPr>
          <w:lang w:val="es-ES_tradnl"/>
        </w:rPr>
        <w:t xml:space="preserve"> donde</w:t>
      </w:r>
      <w:r w:rsidRPr="00627589">
        <w:rPr>
          <w:rFonts w:ascii="Cambria Math" w:hAnsi="Cambria Math"/>
          <w:lang w:val="es-ES_tradnl"/>
        </w:rPr>
        <w:t xml:space="preserve"> 𝕀</w:t>
      </w:r>
      <w:r w:rsidRPr="00627589">
        <w:rPr>
          <w:lang w:val="es-ES_tradnl"/>
        </w:rPr>
        <w:t xml:space="preserve"> es una matriz identidad de 2 x 2 y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vertAlign w:val="subscript"/>
          <w:lang w:val="es-ES_tradnl"/>
        </w:rPr>
        <w:t xml:space="preserve"> </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sym w:font="Symbol" w:char="F0CE"/>
      </w:r>
      <w:r w:rsidRPr="00627589">
        <w:rPr>
          <w:lang w:val="es-ES_tradnl"/>
        </w:rPr>
        <w:t xml:space="preserve"> </w:t>
      </w:r>
      <w:r w:rsidRPr="00627589">
        <w:rPr>
          <w:rFonts w:ascii="Cambria Math" w:hAnsi="Cambria Math"/>
          <w:lang w:val="es-ES_tradnl"/>
        </w:rPr>
        <w:t xml:space="preserve">ℝ </w:t>
      </w:r>
      <w:r w:rsidRPr="00627589">
        <w:rPr>
          <w:lang w:val="es-ES_tradnl"/>
        </w:rPr>
        <w:t>son coeficientes</w:t>
      </w:r>
      <w:r w:rsidR="00DE6F16">
        <w:rPr>
          <w:lang w:val="es-ES_tradnl"/>
        </w:rPr>
        <w:t xml:space="preserve"> </w:t>
      </w:r>
      <w:r w:rsidR="00DE6F16">
        <w:rPr>
          <w:lang w:val="es-ES_tradnl"/>
        </w:rPr>
        <w:fldChar w:fldCharType="begin" w:fldLock="1"/>
      </w:r>
      <w:r w:rsidR="00DE6F16">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Pr>
          <w:lang w:val="es-ES_tradnl"/>
        </w:rPr>
        <w:fldChar w:fldCharType="separate"/>
      </w:r>
      <w:r w:rsidR="00DE6F16" w:rsidRPr="00DE6F16">
        <w:rPr>
          <w:noProof/>
          <w:lang w:val="es-ES_tradnl"/>
        </w:rPr>
        <w:t>[27]</w:t>
      </w:r>
      <w:r w:rsidR="00DE6F16">
        <w:rPr>
          <w:lang w:val="es-ES_tradnl"/>
        </w:rPr>
        <w:fldChar w:fldCharType="end"/>
      </w:r>
      <w:r w:rsidR="00DE6F16">
        <w:rPr>
          <w:lang w:val="es-ES_tradnl"/>
        </w:rPr>
        <w:fldChar w:fldCharType="begin" w:fldLock="1"/>
      </w:r>
      <w:r w:rsidR="00BC201B">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Pr>
          <w:lang w:val="es-ES_tradnl"/>
        </w:rPr>
        <w:fldChar w:fldCharType="separate"/>
      </w:r>
      <w:r w:rsidR="00DE6F16" w:rsidRPr="00DE6F16">
        <w:rPr>
          <w:noProof/>
          <w:lang w:val="es-ES_tradnl"/>
        </w:rPr>
        <w:t>[26]</w:t>
      </w:r>
      <w:r w:rsidR="00DE6F16">
        <w:rPr>
          <w:lang w:val="es-ES_tradnl"/>
        </w:rPr>
        <w:fldChar w:fldCharType="end"/>
      </w:r>
      <w:r w:rsidR="00DE6F16">
        <w:rPr>
          <w:lang w:val="es-ES_tradnl"/>
        </w:rPr>
        <w:t>.</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es la fuerza del campo aplicado sobre el i-ésimo spin y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t xml:space="preserve">actúa </w:t>
      </w:r>
      <w:r w:rsidRPr="00627589">
        <w:rPr>
          <w:rFonts w:ascii="Cambria Math" w:hAnsi="Cambria Math"/>
          <w:lang w:val="es-ES_tradnl"/>
        </w:rPr>
        <w:t>como</w:t>
      </w:r>
      <w:r w:rsidRPr="00627589">
        <w:rPr>
          <w:lang w:val="es-ES_tradnl"/>
        </w:rPr>
        <w:t xml:space="preserve"> el campo de interacción entre los spines vecinos i, j</w:t>
      </w:r>
      <w:r w:rsidR="00BC201B">
        <w:rPr>
          <w:lang w:val="es-ES_tradnl"/>
        </w:rPr>
        <w:t xml:space="preserve"> </w:t>
      </w:r>
      <w:r w:rsidR="00BC201B">
        <w:rPr>
          <w:lang w:val="es-ES_tradnl"/>
        </w:rPr>
        <w:fldChar w:fldCharType="begin" w:fldLock="1"/>
      </w:r>
      <w:r w:rsidR="00BC201B">
        <w:rPr>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Pr>
          <w:lang w:val="es-ES_tradnl"/>
        </w:rPr>
        <w:fldChar w:fldCharType="separate"/>
      </w:r>
      <w:r w:rsidR="00BC201B" w:rsidRPr="00BC201B">
        <w:rPr>
          <w:noProof/>
          <w:lang w:val="es-ES_tradnl"/>
        </w:rPr>
        <w:t>[30]</w:t>
      </w:r>
      <w:r w:rsidR="00BC201B">
        <w:rPr>
          <w:lang w:val="es-ES_tradnl"/>
        </w:rPr>
        <w:fldChar w:fldCharType="end"/>
      </w:r>
      <w:r w:rsidR="00BC201B">
        <w:rPr>
          <w:lang w:val="es-ES_tradnl"/>
        </w:rPr>
        <w:t>.</w:t>
      </w:r>
      <w:r w:rsidRPr="00627589">
        <w:rPr>
          <w:lang w:val="es-ES_tradnl"/>
        </w:rPr>
        <w:t xml:space="preserve"> Un estado fundamental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O</m:t>
            </m:r>
          </m:sub>
        </m:sSub>
      </m:oMath>
      <w:r w:rsidRPr="00627589">
        <w:rPr>
          <w:lang w:val="es-ES_tradnl"/>
        </w:rPr>
        <w:t xml:space="preserve"> es una superposición de todos los estados posibles en la base propia de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w:t>
      </w:r>
      <w:r w:rsidR="00BC201B">
        <w:rPr>
          <w:lang w:val="es-ES_tradnl"/>
        </w:rPr>
        <w:fldChar w:fldCharType="begin" w:fldLock="1"/>
      </w:r>
      <w:r w:rsidR="00BC201B">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Pr>
          <w:lang w:val="es-ES_tradnl"/>
        </w:rPr>
        <w:fldChar w:fldCharType="separate"/>
      </w:r>
      <w:r w:rsidR="00BC201B" w:rsidRPr="00BC201B">
        <w:rPr>
          <w:noProof/>
          <w:lang w:val="es-ES_tradnl"/>
        </w:rPr>
        <w:t>[27]</w:t>
      </w:r>
      <w:r w:rsidR="00BC201B">
        <w:rPr>
          <w:lang w:val="es-ES_tradnl"/>
        </w:rPr>
        <w:fldChar w:fldCharType="end"/>
      </w:r>
      <w:r w:rsidRPr="00627589">
        <w:rPr>
          <w:lang w:val="es-ES_tradnl"/>
        </w:rPr>
        <w:t xml:space="preserve"> donde </w:t>
      </w: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x</m:t>
              </m:r>
            </m:e>
          </m:mr>
          <m:mr>
            <m:e>
              <m:r>
                <w:rPr>
                  <w:rFonts w:ascii="Cambria Math" w:hAnsi="Cambria Math"/>
                  <w:lang w:val="es-ES_tradnl"/>
                </w:rPr>
                <m:t>i</m:t>
              </m:r>
            </m:e>
          </m:mr>
        </m:m>
      </m:oMath>
      <w:r w:rsidRPr="00627589">
        <w:rPr>
          <w:lang w:val="es-ES_tradnl"/>
        </w:rPr>
        <w:t xml:space="preserve">es la puerta NOT sobre el i-ésimo qubit </w:t>
      </w:r>
      <w:r w:rsidR="00BC201B">
        <w:rPr>
          <w:lang w:val="es-ES_tradnl"/>
        </w:rPr>
        <w:fldChar w:fldCharType="begin" w:fldLock="1"/>
      </w:r>
      <w:r w:rsidR="00DC3E94">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Pr>
          <w:lang w:val="es-ES_tradnl"/>
        </w:rPr>
        <w:fldChar w:fldCharType="separate"/>
      </w:r>
      <w:r w:rsidR="00BC201B" w:rsidRPr="00BC201B">
        <w:rPr>
          <w:noProof/>
          <w:lang w:val="es-ES_tradnl"/>
        </w:rPr>
        <w:t>[2]</w:t>
      </w:r>
      <w:r w:rsidR="00BC201B">
        <w:rPr>
          <w:lang w:val="es-ES_tradnl"/>
        </w:rPr>
        <w:fldChar w:fldCharType="end"/>
      </w:r>
      <w:r w:rsidR="00BC201B">
        <w:rPr>
          <w:lang w:val="es-ES_tradnl"/>
        </w:rPr>
        <w:t>.</w:t>
      </w:r>
    </w:p>
    <w:p w14:paraId="520056EB" w14:textId="77777777" w:rsidR="00CD7084" w:rsidRPr="0056376D" w:rsidRDefault="00CD7084" w:rsidP="004D4C36">
      <w:pPr>
        <w:rPr>
          <w:lang w:val="es-ES_tradnl"/>
        </w:rPr>
      </w:pPr>
    </w:p>
    <w:p w14:paraId="5C890D53" w14:textId="75F34EDC" w:rsidR="004D4C36" w:rsidRDefault="004D4C36" w:rsidP="004D4C36">
      <w:pPr>
        <w:rPr>
          <w:lang w:val="es-ES_tradnl"/>
        </w:rPr>
      </w:pPr>
      <w:r w:rsidRPr="002E479B">
        <w:rPr>
          <w:lang w:val="es-ES_tradnl"/>
        </w:rPr>
        <w:t xml:space="preserve">Con base en lo anterior, en </w:t>
      </w:r>
      <w:r w:rsidRPr="002E479B">
        <w:rPr>
          <w:lang w:val="es-ES_tradnl"/>
        </w:rPr>
        <w:fldChar w:fldCharType="begin" w:fldLock="1"/>
      </w:r>
      <w:r w:rsidR="00DE6F16" w:rsidRPr="002E479B">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2E479B">
        <w:rPr>
          <w:lang w:val="es-ES_tradnl"/>
        </w:rPr>
        <w:fldChar w:fldCharType="separate"/>
      </w:r>
      <w:r w:rsidR="00485AE2" w:rsidRPr="002E479B">
        <w:rPr>
          <w:noProof/>
          <w:lang w:val="es-ES_tradnl"/>
        </w:rPr>
        <w:t>[27]</w:t>
      </w:r>
      <w:r w:rsidRPr="002E479B">
        <w:rPr>
          <w:lang w:val="es-ES_tradnl"/>
        </w:rPr>
        <w:fldChar w:fldCharType="end"/>
      </w:r>
      <w:r w:rsidRPr="002E479B">
        <w:rPr>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w:t>
      </w:r>
      <w:r w:rsidRPr="002E479B">
        <w:rPr>
          <w:lang w:val="es-ES_tradnl"/>
        </w:rPr>
        <w:lastRenderedPageBreak/>
        <w:t xml:space="preserve">los algoritmos, además menciona, pero no desarrolla la reducción del vector solución de una cantidad N de qubits a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2E479B">
        <w:rPr>
          <w:rStyle w:val="tlid-translation"/>
          <w:lang w:val="es-ES"/>
        </w:rPr>
        <w:t xml:space="preserve"> N</w:t>
      </w:r>
      <w:r w:rsidRPr="002E479B">
        <w:rPr>
          <w:lang w:val="es-ES_tradnl"/>
        </w:rPr>
        <w:t>.</w:t>
      </w:r>
    </w:p>
    <w:p w14:paraId="083E37EF" w14:textId="77777777" w:rsidR="00213CC7" w:rsidRDefault="00213CC7" w:rsidP="004D4C36">
      <w:pPr>
        <w:pStyle w:val="Ttulo2"/>
        <w:rPr>
          <w:rFonts w:ascii="Arial" w:hAnsi="Arial" w:cs="Arial"/>
          <w:b/>
          <w:bCs/>
          <w:color w:val="000000" w:themeColor="text1"/>
          <w:sz w:val="24"/>
          <w:szCs w:val="24"/>
        </w:rPr>
      </w:pPr>
      <w:bookmarkStart w:id="31" w:name="_Toc53762173"/>
    </w:p>
    <w:p w14:paraId="10D10265" w14:textId="5CC03B02" w:rsidR="004D4C36" w:rsidRPr="00143883" w:rsidRDefault="004D4C36" w:rsidP="00435600">
      <w:pPr>
        <w:pStyle w:val="Ttulo2"/>
        <w:numPr>
          <w:ilvl w:val="1"/>
          <w:numId w:val="4"/>
        </w:numPr>
        <w:ind w:left="426" w:hanging="437"/>
        <w:rPr>
          <w:rFonts w:ascii="Arial" w:hAnsi="Arial" w:cs="Arial"/>
          <w:b/>
          <w:bCs/>
          <w:color w:val="000000" w:themeColor="text1"/>
          <w:sz w:val="22"/>
          <w:szCs w:val="22"/>
        </w:rPr>
      </w:pPr>
      <w:r w:rsidRPr="00143883">
        <w:rPr>
          <w:rFonts w:ascii="Arial" w:hAnsi="Arial" w:cs="Arial"/>
          <w:b/>
          <w:bCs/>
          <w:color w:val="000000" w:themeColor="text1"/>
          <w:sz w:val="22"/>
          <w:szCs w:val="22"/>
        </w:rPr>
        <w:t>ESTADO DEL ARTE</w:t>
      </w:r>
      <w:bookmarkEnd w:id="31"/>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25A8C947"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73E72BF" w14:textId="77777777" w:rsidR="00143883" w:rsidRPr="0056376D" w:rsidRDefault="00143883" w:rsidP="004D4C36">
      <w:pPr>
        <w:rPr>
          <w:lang w:val="es-ES_tradnl"/>
        </w:rPr>
      </w:pPr>
    </w:p>
    <w:p w14:paraId="6CE5371C" w14:textId="61170C54" w:rsidR="004D4C36" w:rsidRPr="00143883"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2" w:name="_Toc53762174"/>
      <w:r w:rsidRPr="00143883">
        <w:rPr>
          <w:rFonts w:ascii="Arial" w:hAnsi="Arial" w:cs="Arial"/>
          <w:b/>
          <w:bCs/>
          <w:color w:val="000000" w:themeColor="text1"/>
          <w:sz w:val="22"/>
          <w:szCs w:val="22"/>
          <w:lang w:val="es-ES_tradnl"/>
        </w:rPr>
        <w:t>Trabajos previos en el ámbito de algoritmos clásicos</w:t>
      </w:r>
      <w:bookmarkEnd w:id="32"/>
    </w:p>
    <w:p w14:paraId="30802AE7" w14:textId="3AF81676"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00DE6F16">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376D">
        <w:rPr>
          <w:rStyle w:val="tlid-translation"/>
          <w:lang w:val="es-ES"/>
        </w:rPr>
        <w:t>bAFSA</w:t>
      </w:r>
      <w:proofErr w:type="spellEnd"/>
      <w:r w:rsidRPr="0056376D">
        <w:rPr>
          <w:rStyle w:val="tlid-translation"/>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5BDC3DDF"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00DE6F16">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630316">
        <w:rPr>
          <w:lang w:val="es-ES_tradnl"/>
        </w:rPr>
        <w:fldChar w:fldCharType="separate"/>
      </w:r>
      <w:r w:rsidR="00485AE2" w:rsidRPr="00485AE2">
        <w:rPr>
          <w:noProof/>
          <w:lang w:val="es-ES_tradnl"/>
        </w:rPr>
        <w:t>[32]</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w:t>
      </w:r>
      <w:r w:rsidR="00C415DC">
        <w:rPr>
          <w:lang w:val="es-ES_tradnl"/>
        </w:rPr>
        <w:t>(</w:t>
      </w:r>
      <w:r w:rsidRPr="0056376D">
        <w:rPr>
          <w:lang w:val="es-ES_tradnl"/>
        </w:rPr>
        <w:t>ACO</w:t>
      </w:r>
      <w:r w:rsidR="00C415DC">
        <w:rPr>
          <w:lang w:val="es-ES_tradnl"/>
        </w:rPr>
        <w:t>)</w:t>
      </w:r>
      <w:r w:rsidRPr="0056376D">
        <w:rPr>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12303A92" w:rsidR="004D4C36" w:rsidRPr="0056376D" w:rsidRDefault="004D4C36" w:rsidP="004D4C36">
      <w:r w:rsidRPr="0056376D">
        <w:lastRenderedPageBreak/>
        <w:t xml:space="preserve">Ese mismo año (2017) </w:t>
      </w:r>
      <w:r w:rsidRPr="00630316">
        <w:fldChar w:fldCharType="begin" w:fldLock="1"/>
      </w:r>
      <w:r w:rsidR="00DE6F16">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630316">
        <w:fldChar w:fldCharType="separate"/>
      </w:r>
      <w:r w:rsidR="00485AE2" w:rsidRPr="00485AE2">
        <w:rPr>
          <w:noProof/>
        </w:rPr>
        <w:t>[33]</w:t>
      </w:r>
      <w:r w:rsidRPr="00630316">
        <w:fldChar w:fldCharType="end"/>
      </w:r>
      <w:r w:rsidRPr="0056376D">
        <w:t xml:space="preserve"> se realiza el análisis de los algoritmos de Búsqueda tabú (Tabú </w:t>
      </w:r>
      <w:proofErr w:type="spellStart"/>
      <w:r w:rsidRPr="0056376D">
        <w:t>Search</w:t>
      </w:r>
      <w:proofErr w:type="spellEnd"/>
      <w:r w:rsidRPr="0056376D">
        <w:t>, TS), Búsqueda Dispersa (</w:t>
      </w:r>
      <w:proofErr w:type="spellStart"/>
      <w:r w:rsidRPr="0056376D">
        <w:t>Scatter</w:t>
      </w:r>
      <w:proofErr w:type="spellEnd"/>
      <w:r w:rsidRPr="0056376D">
        <w:t xml:space="preserve"> </w:t>
      </w:r>
      <w:proofErr w:type="spellStart"/>
      <w:r w:rsidRPr="0056376D">
        <w:t>Search</w:t>
      </w:r>
      <w:proofErr w:type="spellEnd"/>
      <w:r w:rsidRPr="0056376D">
        <w:t xml:space="preserve">, SS) y un algoritmo de búsqueda local (Local </w:t>
      </w:r>
      <w:proofErr w:type="spellStart"/>
      <w:r w:rsidRPr="0056376D">
        <w:t>Search</w:t>
      </w:r>
      <w:proofErr w:type="spellEnd"/>
      <w:r w:rsidRPr="0056376D">
        <w:t xml:space="preserve">, LS). El objetivo del estudio fue determinar la eficiencia y precisión de cada uno en la solución del problema de la mochila binaria. Las pruebas se realizaron con el software </w:t>
      </w:r>
      <w:proofErr w:type="spellStart"/>
      <w:r w:rsidRPr="0056376D">
        <w:t>HeuristicLab</w:t>
      </w:r>
      <w:proofErr w:type="spellEnd"/>
      <w:r w:rsidRPr="0056376D">
        <w:t xml:space="preserve"> </w:t>
      </w:r>
      <w:r w:rsidR="00D31533">
        <w:t>F</w:t>
      </w:r>
      <w:r w:rsidRPr="0056376D">
        <w:t xml:space="preserve">ramework,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376D">
        <w:t>firefly</w:t>
      </w:r>
      <w:proofErr w:type="spellEnd"/>
      <w:r w:rsidRPr="0056376D">
        <w:t>, colonia de hormigas o GRASP, y comparar los resultados con más métricas y diferentes tamaños de muestra.</w:t>
      </w:r>
    </w:p>
    <w:p w14:paraId="54AB85B4" w14:textId="77777777" w:rsidR="004D4C36" w:rsidRPr="0056376D" w:rsidRDefault="004D4C36" w:rsidP="004D4C36"/>
    <w:p w14:paraId="53353756" w14:textId="440A6D51"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00DE6F16">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4]</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079F3AD"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00DE6F16">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5]</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56376D">
        <w:rPr>
          <w:rStyle w:val="tlid-translation"/>
          <w:lang w:val="es-ES"/>
        </w:rPr>
        <w:t>truss</w:t>
      </w:r>
      <w:proofErr w:type="spellEnd"/>
      <w:r w:rsidRPr="0056376D">
        <w:rPr>
          <w:rStyle w:val="tlid-translation"/>
          <w:lang w:val="es-ES"/>
        </w:rPr>
        <w:t xml:space="preserve">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4058C783" w:rsidR="004D4C36" w:rsidRPr="0056376D" w:rsidRDefault="004D4C36" w:rsidP="004D4C36">
      <w:pPr>
        <w:rPr>
          <w:lang w:val="es-ES"/>
        </w:rPr>
      </w:pPr>
      <w:r w:rsidRPr="0056376D">
        <w:rPr>
          <w:lang w:val="es-ES"/>
        </w:rPr>
        <w:t xml:space="preserve">En 2018 </w:t>
      </w:r>
      <w:r w:rsidRPr="00630316">
        <w:rPr>
          <w:lang w:val="es-ES"/>
        </w:rPr>
        <w:fldChar w:fldCharType="begin" w:fldLock="1"/>
      </w:r>
      <w:r w:rsidR="00DE6F16">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630316">
        <w:rPr>
          <w:lang w:val="es-ES"/>
        </w:rPr>
        <w:fldChar w:fldCharType="separate"/>
      </w:r>
      <w:r w:rsidR="00485AE2" w:rsidRPr="00485AE2">
        <w:rPr>
          <w:noProof/>
          <w:lang w:val="es-ES"/>
        </w:rPr>
        <w:t>[36]</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w:t>
      </w:r>
      <w:r w:rsidRPr="0056376D">
        <w:rPr>
          <w:lang w:val="es-ES"/>
        </w:rPr>
        <w:lastRenderedPageBreak/>
        <w:t>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60B9517A"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00DE6F16">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630316">
        <w:rPr>
          <w:lang w:val="es-419"/>
        </w:rPr>
        <w:fldChar w:fldCharType="separate"/>
      </w:r>
      <w:r w:rsidR="00485AE2" w:rsidRPr="00485AE2">
        <w:rPr>
          <w:noProof/>
          <w:lang w:val="es-419"/>
        </w:rPr>
        <w:t>[37]</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98D00B3"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00DE6F16">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630316">
        <w:fldChar w:fldCharType="separate"/>
      </w:r>
      <w:r w:rsidR="00485AE2" w:rsidRPr="00485AE2">
        <w:rPr>
          <w:noProof/>
        </w:rPr>
        <w:t>[38]</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598E599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00DE6F16">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630316">
        <w:rPr>
          <w:lang w:val="es-ES"/>
        </w:rPr>
        <w:fldChar w:fldCharType="separate"/>
      </w:r>
      <w:r w:rsidR="00485AE2" w:rsidRPr="00485AE2">
        <w:rPr>
          <w:noProof/>
          <w:lang w:val="es-419"/>
        </w:rPr>
        <w:t>[39]</w:t>
      </w:r>
      <w:r w:rsidRPr="00630316">
        <w:rPr>
          <w:lang w:val="es-ES"/>
        </w:rPr>
        <w:fldChar w:fldCharType="end"/>
      </w:r>
      <w:r w:rsidRPr="0056376D">
        <w:rPr>
          <w:lang w:val="es-419"/>
        </w:rPr>
        <w:t xml:space="preserve"> se fijan el </w:t>
      </w:r>
      <w:r w:rsidRPr="0056376D">
        <w:rPr>
          <w:rStyle w:val="tlid-translation"/>
          <w:lang w:val="es-419"/>
        </w:rPr>
        <w:t>objetivo observar los efectos de los lobos dominantes en la eficiencia de la metaheurística de Optimización del Lobo Gris (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220DFC0F" w14:textId="4F891826" w:rsidR="002B3608" w:rsidRDefault="00DC3E94" w:rsidP="004D1A15">
      <w:r>
        <w:lastRenderedPageBreak/>
        <w:t xml:space="preserve">En un trabajo reciente de 2021 </w:t>
      </w:r>
      <w:r>
        <w:fldChar w:fldCharType="begin" w:fldLock="1"/>
      </w:r>
      <w:r w:rsidR="00BE1186">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fldChar w:fldCharType="separate"/>
      </w:r>
      <w:r w:rsidRPr="00DC3E94">
        <w:rPr>
          <w:noProof/>
        </w:rPr>
        <w:t>[40]</w:t>
      </w:r>
      <w:r>
        <w:fldChar w:fldCharType="end"/>
      </w:r>
      <w:r>
        <w:t xml:space="preserve"> s</w:t>
      </w:r>
      <w:r w:rsidR="004D1A15" w:rsidRPr="004D1A15">
        <w:t>e propone un algoritmo</w:t>
      </w:r>
      <w:r w:rsidR="003214CB">
        <w:t xml:space="preserve"> d</w:t>
      </w:r>
      <w:r w:rsidR="004D1A15" w:rsidRPr="004D1A15">
        <w:t>e moho mucilaginoso</w:t>
      </w:r>
      <w:r w:rsidR="003214CB">
        <w:t xml:space="preserve"> binario mejorado</w:t>
      </w:r>
      <w:r w:rsidR="004D1A15" w:rsidRPr="004D1A15">
        <w:t xml:space="preserve"> (SMA) </w:t>
      </w:r>
      <w:r w:rsidR="00442E4A">
        <w:t xml:space="preserve">para resolver el problema de la mochila binaria. </w:t>
      </w:r>
      <w:r w:rsidR="00F30596">
        <w:t xml:space="preserve">Este algoritmo </w:t>
      </w:r>
      <w:r w:rsidR="002B3608">
        <w:t xml:space="preserve">utiliza </w:t>
      </w:r>
      <w:r w:rsidR="00F30596">
        <w:t xml:space="preserve">una función de trasferencia </w:t>
      </w:r>
      <w:r w:rsidR="002B3608">
        <w:t>para convertir las soluc</w:t>
      </w:r>
      <w:r w:rsidR="00F30596">
        <w:t>i</w:t>
      </w:r>
      <w:r w:rsidR="002B3608">
        <w:t xml:space="preserve">ones de un espacio de búsqueda </w:t>
      </w:r>
      <w:r w:rsidR="00F30596">
        <w:t>continuo a un espacio de búsqueda bi</w:t>
      </w:r>
      <w:r w:rsidR="007859EA">
        <w:t>nario, un</w:t>
      </w:r>
      <w:r w:rsidR="007859EA" w:rsidRPr="007859EA">
        <w:t xml:space="preserve"> operador de mutación gaussiana </w:t>
      </w:r>
      <w:r w:rsidR="007859EA">
        <w:t>que permite</w:t>
      </w:r>
      <w:r w:rsidR="007859EA" w:rsidRPr="007859EA">
        <w:t xml:space="preserve"> </w:t>
      </w:r>
      <w:r w:rsidR="007859EA">
        <w:t xml:space="preserve"> </w:t>
      </w:r>
      <w:r w:rsidR="007859EA" w:rsidRPr="007859EA">
        <w:t>aumentar la diversidad</w:t>
      </w:r>
      <w:r w:rsidR="00AB707F">
        <w:t xml:space="preserve"> y </w:t>
      </w:r>
      <w:r w:rsidR="007859EA" w:rsidRPr="007859EA">
        <w:t>evitar la convergencia excesiva durante el proceso de optimización</w:t>
      </w:r>
      <w:r w:rsidR="00DE78EE">
        <w:t xml:space="preserve">, </w:t>
      </w:r>
      <w:r w:rsidR="007859EA">
        <w:t xml:space="preserve">un operador </w:t>
      </w:r>
      <w:r w:rsidR="00DE78EE">
        <w:t>de cruce que permite</w:t>
      </w:r>
      <w:r w:rsidR="007859EA" w:rsidRPr="007859EA">
        <w:t xml:space="preserve"> dispersar soluciones en el espacio del problema y salir de soluciones atrapadas en óptimos locales</w:t>
      </w:r>
      <w:r w:rsidR="00AB707F">
        <w:t xml:space="preserve"> y</w:t>
      </w:r>
      <w:r w:rsidR="00DE78EE">
        <w:t xml:space="preserve"> una </w:t>
      </w:r>
      <w:r w:rsidR="007859EA" w:rsidRPr="007859EA">
        <w:t>función de</w:t>
      </w:r>
      <w:r w:rsidR="00DE78EE">
        <w:t xml:space="preserve"> p</w:t>
      </w:r>
      <w:r w:rsidR="007859EA" w:rsidRPr="007859EA">
        <w:t>enalización</w:t>
      </w:r>
      <w:r w:rsidR="00DE78EE">
        <w:t xml:space="preserve"> y r</w:t>
      </w:r>
      <w:r w:rsidR="007859EA" w:rsidRPr="007859EA">
        <w:t xml:space="preserve">eparación </w:t>
      </w:r>
      <w:r w:rsidR="00DE78EE">
        <w:t xml:space="preserve">que permiten </w:t>
      </w:r>
      <w:r w:rsidR="00ED0416">
        <w:t xml:space="preserve">convertir soluciones no </w:t>
      </w:r>
      <w:r w:rsidR="00BB69CA">
        <w:t>factibles en factibles</w:t>
      </w:r>
      <w:r w:rsidR="00ED0416">
        <w:t xml:space="preserve">. El algoritmo propuesto se </w:t>
      </w:r>
      <w:r w:rsidR="00FF1FDB">
        <w:t>evaluó</w:t>
      </w:r>
      <w:r w:rsidR="00ED0416">
        <w:t xml:space="preserve"> con</w:t>
      </w:r>
      <w:r w:rsidR="00DB666D">
        <w:t xml:space="preserve"> </w:t>
      </w:r>
      <w:r w:rsidR="00FF1FDB">
        <w:t>7 algoritmos (PSO, HHO,</w:t>
      </w:r>
      <w:r w:rsidR="000F41D1">
        <w:t xml:space="preserve"> </w:t>
      </w:r>
      <w:r w:rsidR="00FF1FDB">
        <w:t xml:space="preserve">TSA, WOA, FFA, TLBO, AOA) y el proceso se </w:t>
      </w:r>
      <w:r w:rsidR="003A1233">
        <w:t>realizó</w:t>
      </w:r>
      <w:r w:rsidR="00FF1FDB">
        <w:t xml:space="preserve"> en tres fases, inicialmente se evaluaron instancias de 1 a 20 elementos, seguido de 2</w:t>
      </w:r>
      <w:r w:rsidR="00FF1FDB">
        <w:t xml:space="preserve">1 a </w:t>
      </w:r>
      <w:r w:rsidR="00FF1FDB">
        <w:t>45</w:t>
      </w:r>
      <w:r w:rsidR="00FF1FDB">
        <w:t xml:space="preserve"> elementos</w:t>
      </w:r>
      <w:r w:rsidR="00FF1FDB">
        <w:t xml:space="preserve"> y finalmente con instancias de 46</w:t>
      </w:r>
      <w:r w:rsidR="00FF1FDB">
        <w:t xml:space="preserve"> a </w:t>
      </w:r>
      <w:r w:rsidR="00FF1FDB">
        <w:t>63</w:t>
      </w:r>
      <w:r w:rsidR="00FF1FDB">
        <w:t xml:space="preserve"> elementos</w:t>
      </w:r>
      <w:r w:rsidR="00F53480">
        <w:t>,</w:t>
      </w:r>
      <w:r w:rsidR="00937733">
        <w:t xml:space="preserve"> con una</w:t>
      </w:r>
      <w:r w:rsidR="00C84013">
        <w:t xml:space="preserve"> </w:t>
      </w:r>
      <w:r w:rsidR="00937733">
        <w:t>métrica</w:t>
      </w:r>
      <w:r w:rsidR="00C84013">
        <w:t xml:space="preserve"> de </w:t>
      </w:r>
      <w:r w:rsidR="00937733">
        <w:t>evaluación</w:t>
      </w:r>
      <w:r w:rsidR="00C84013">
        <w:t xml:space="preserve"> </w:t>
      </w:r>
      <w:r w:rsidR="00937733">
        <w:t xml:space="preserve">enfocada al tiempo de respuesta. </w:t>
      </w:r>
      <w:r w:rsidR="00F53480">
        <w:t>En las dos primeras fases el algoritmo propuesto presenta una mejora significativa frente a sus contrapartes</w:t>
      </w:r>
      <w:r w:rsidR="00937733">
        <w:t>,</w:t>
      </w:r>
      <w:r w:rsidR="00F53480">
        <w:t xml:space="preserve"> y en la tercera fase a pesar de no encontrar la solución </w:t>
      </w:r>
      <w:r w:rsidR="00AB707F">
        <w:t>óptima</w:t>
      </w:r>
      <w:r w:rsidR="00F53480">
        <w:t xml:space="preserve"> en todos los </w:t>
      </w:r>
      <w:r w:rsidR="00AB707F">
        <w:t>escenarios</w:t>
      </w:r>
      <w:r w:rsidR="00F53480">
        <w:t xml:space="preserve">, </w:t>
      </w:r>
      <w:r w:rsidR="00AB707F">
        <w:t xml:space="preserve">de manera general, </w:t>
      </w:r>
      <w:r w:rsidR="00937733">
        <w:t xml:space="preserve">presenta </w:t>
      </w:r>
      <w:r w:rsidR="00AB707F">
        <w:t>mejores tiempos de respuestas</w:t>
      </w:r>
      <w:r w:rsidR="00BB69CA">
        <w:t>.</w:t>
      </w:r>
    </w:p>
    <w:p w14:paraId="6B183507" w14:textId="1AB74BA6" w:rsidR="00BB69CA" w:rsidRDefault="00BB69CA" w:rsidP="004D1A15"/>
    <w:p w14:paraId="3B4EFEBF" w14:textId="719F9553" w:rsidR="002B3608" w:rsidRDefault="00BE1186" w:rsidP="004D1A15">
      <w:r>
        <w:t>Un novedoso</w:t>
      </w:r>
      <w:r w:rsidRPr="00BE1186">
        <w:t xml:space="preserve"> algoritmo de la libélula (</w:t>
      </w:r>
      <w:proofErr w:type="spellStart"/>
      <w:r>
        <w:t>Dragonfly</w:t>
      </w:r>
      <w:proofErr w:type="spellEnd"/>
      <w:r>
        <w:t xml:space="preserve"> </w:t>
      </w:r>
      <w:proofErr w:type="spellStart"/>
      <w:r>
        <w:t>Algorithm</w:t>
      </w:r>
      <w:proofErr w:type="spellEnd"/>
      <w:r>
        <w:t xml:space="preserve"> - </w:t>
      </w:r>
      <w:r w:rsidRPr="00BE1186">
        <w:t>DA) basado en la teoría de la alimentación de las libélulas y la evasión de los depredadores</w:t>
      </w:r>
      <w:r>
        <w:t xml:space="preserve"> es propuesto en </w:t>
      </w:r>
      <w:r>
        <w:fldChar w:fldCharType="begin" w:fldLock="1"/>
      </w:r>
      <w:r w:rsidR="00C83111">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Pr>
          <w:rFonts w:ascii="Cambria Math" w:hAnsi="Cambria Math" w:cs="Cambria Math"/>
        </w:rPr>
        <w:instrText>‐</w:instrText>
      </w:r>
      <w:r w:rsidR="00C83111">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Pr>
          <w:rFonts w:ascii="Cambria Math" w:hAnsi="Cambria Math" w:cs="Cambria Math"/>
        </w:rPr>
        <w:instrText>‐</w:instrText>
      </w:r>
      <w:r w:rsidR="00C83111">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fldChar w:fldCharType="separate"/>
      </w:r>
      <w:r w:rsidRPr="00BE1186">
        <w:rPr>
          <w:noProof/>
        </w:rPr>
        <w:t>[41]</w:t>
      </w:r>
      <w:r>
        <w:fldChar w:fldCharType="end"/>
      </w:r>
      <w:r w:rsidRPr="00BE1186">
        <w:t xml:space="preserve">. </w:t>
      </w:r>
      <w:r w:rsidR="00C52F36">
        <w:t xml:space="preserve">Este algoritmo tiene la capacidad de resolver problemas de optimización binaria debido a que se introduce una </w:t>
      </w:r>
      <w:r w:rsidRPr="00BE1186">
        <w:t xml:space="preserve">un mecanismo de modulación de ángulo </w:t>
      </w:r>
      <w:r w:rsidR="0099480F">
        <w:t>mejorado</w:t>
      </w:r>
      <w:r w:rsidRPr="00BE1186">
        <w:t xml:space="preserve"> </w:t>
      </w:r>
      <w:r w:rsidR="00C52F36">
        <w:t xml:space="preserve">denominado </w:t>
      </w:r>
      <w:r w:rsidR="0099480F">
        <w:t>I</w:t>
      </w:r>
      <w:r w:rsidRPr="00BE1186">
        <w:t>AMDA</w:t>
      </w:r>
      <w:r w:rsidR="00145F24">
        <w:t>,</w:t>
      </w:r>
      <w:r w:rsidR="0099480F">
        <w:t xml:space="preserve"> el cual permite mejorar </w:t>
      </w:r>
      <w:r w:rsidR="0099480F" w:rsidRPr="00BE1186">
        <w:t>la estabilidad del algoritmo</w:t>
      </w:r>
      <w:r w:rsidR="00383C3D">
        <w:t xml:space="preserve"> DA</w:t>
      </w:r>
      <w:r w:rsidR="0099480F" w:rsidRPr="00BE1186">
        <w:t xml:space="preserve"> y la velocidad de convergencia</w:t>
      </w:r>
      <w:r w:rsidR="00674B00">
        <w:t xml:space="preserve">; </w:t>
      </w:r>
      <w:r w:rsidR="00AC7BA0">
        <w:t xml:space="preserve">se utiliza </w:t>
      </w:r>
      <w:r w:rsidR="00AC7BA0" w:rsidRPr="00BE1186">
        <w:t xml:space="preserve">DA para </w:t>
      </w:r>
      <w:r w:rsidR="008063AC">
        <w:t>evolucionar</w:t>
      </w:r>
      <w:r w:rsidR="00AC7BA0" w:rsidRPr="00BE1186">
        <w:t xml:space="preserve"> los coeficientes de </w:t>
      </w:r>
      <w:r w:rsidR="00AC7BA0">
        <w:t>una</w:t>
      </w:r>
      <w:r w:rsidR="00AC7BA0" w:rsidRPr="00BE1186">
        <w:t xml:space="preserve"> función trigonométrica</w:t>
      </w:r>
      <w:r w:rsidR="008063AC">
        <w:t xml:space="preserve"> la cual es </w:t>
      </w:r>
      <w:r w:rsidR="00622E5B">
        <w:t>el mecanismo</w:t>
      </w:r>
      <w:r w:rsidR="008063AC">
        <w:t xml:space="preserve"> de modulación</w:t>
      </w:r>
      <w:r w:rsidR="008063AC">
        <w:t xml:space="preserve"> y</w:t>
      </w:r>
      <w:r w:rsidR="008063AC">
        <w:t xml:space="preserve"> se utiliza para generar </w:t>
      </w:r>
      <w:r w:rsidR="008063AC" w:rsidRPr="00BE1186">
        <w:t xml:space="preserve">cadenas de bits, </w:t>
      </w:r>
      <w:r w:rsidR="008063AC">
        <w:t xml:space="preserve">las cuales serán la solución al </w:t>
      </w:r>
      <w:r w:rsidR="008063AC" w:rsidRPr="00BE1186">
        <w:t>problema</w:t>
      </w:r>
      <w:r w:rsidR="008063AC">
        <w:t xml:space="preserve"> que se desea tratar</w:t>
      </w:r>
      <w:r w:rsidR="008063AC">
        <w:t>.</w:t>
      </w:r>
      <w:r w:rsidR="00674B00">
        <w:t xml:space="preserve"> </w:t>
      </w:r>
      <w:r w:rsidRPr="00BE1186">
        <w:t xml:space="preserve">Para probar el rendimiento de IAMDA </w:t>
      </w:r>
      <w:r w:rsidR="00D26A44">
        <w:t xml:space="preserve">se </w:t>
      </w:r>
      <w:r w:rsidR="00383C3D">
        <w:t>contrasta</w:t>
      </w:r>
      <w:r w:rsidR="00D26A44">
        <w:t xml:space="preserve"> con los algoritmos </w:t>
      </w:r>
      <w:r w:rsidRPr="00BE1186">
        <w:t>AMDA</w:t>
      </w:r>
      <w:r w:rsidR="00D26A44">
        <w:t>, BDA y BPSO</w:t>
      </w:r>
      <w:r w:rsidRPr="00BE1186">
        <w:t xml:space="preserve">, se consideran 12 problemas de mochila </w:t>
      </w:r>
      <w:r w:rsidR="00674B00">
        <w:t>binaria</w:t>
      </w:r>
      <w:r w:rsidRPr="00BE1186">
        <w:t xml:space="preserve"> junto con 13 funciones de referencia clásicas. Los resultados experimentales demuestran que IAMDA tiene una velocidad de convergencia y una calidad de solución superiores</w:t>
      </w:r>
      <w:r w:rsidR="00383C3D">
        <w:t>. Como trabajos futuros se plantean probar el algoritmo propuesto con problemas de mochila binaria multidimensional o problemas multiobjetivo</w:t>
      </w:r>
      <w:r w:rsidR="000B196B">
        <w:t>.</w:t>
      </w:r>
    </w:p>
    <w:p w14:paraId="3D11D7E8" w14:textId="77777777" w:rsidR="00435600" w:rsidRPr="0056376D" w:rsidRDefault="00435600" w:rsidP="004D4C36">
      <w:pPr>
        <w:rPr>
          <w:rStyle w:val="tlid-translation"/>
          <w:lang w:val="es-ES"/>
        </w:rPr>
      </w:pPr>
    </w:p>
    <w:p w14:paraId="12A59799" w14:textId="53BD696E" w:rsidR="004D4C36" w:rsidRPr="00435600"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3" w:name="_Toc53762175"/>
      <w:r w:rsidRPr="00435600">
        <w:rPr>
          <w:rFonts w:ascii="Arial" w:hAnsi="Arial" w:cs="Arial"/>
          <w:b/>
          <w:bCs/>
          <w:color w:val="000000" w:themeColor="text1"/>
          <w:sz w:val="22"/>
          <w:szCs w:val="22"/>
          <w:lang w:val="es-ES_tradnl"/>
        </w:rPr>
        <w:t>Trabajos previos en el ámbito de computación cuántica</w:t>
      </w:r>
      <w:bookmarkEnd w:id="33"/>
    </w:p>
    <w:p w14:paraId="75B58A84" w14:textId="77777777" w:rsidR="004D4C36" w:rsidRPr="00630316"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508FE429" w14:textId="77777777" w:rsidR="004D4C36" w:rsidRPr="0056376D" w:rsidRDefault="004D4C36" w:rsidP="004D4C36">
      <w:pPr>
        <w:rPr>
          <w:rStyle w:val="tlid-translation"/>
          <w:lang w:val="es-ES"/>
        </w:rPr>
      </w:pP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w:t>
      </w:r>
      <w:r w:rsidRPr="0056376D">
        <w:rPr>
          <w:rStyle w:val="tlid-translation"/>
          <w:lang w:val="es-ES"/>
        </w:rPr>
        <w:lastRenderedPageBreak/>
        <w:t>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7FD11E10" w14:textId="3289474F" w:rsidR="006D79DA" w:rsidRDefault="006D79DA">
      <w:pPr>
        <w:spacing w:after="160" w:line="259" w:lineRule="auto"/>
        <w:jc w:val="left"/>
        <w:rPr>
          <w:lang w:val="es-ES"/>
        </w:rPr>
      </w:pPr>
    </w:p>
    <w:p w14:paraId="1C36BCC6" w14:textId="79CD39F7" w:rsidR="000E5823" w:rsidRPr="00FB22B2" w:rsidRDefault="000E5823" w:rsidP="000E5823">
      <w:r w:rsidRPr="000B196B">
        <w:t>E</w:t>
      </w:r>
      <w:r>
        <w:t>n</w:t>
      </w:r>
      <w:r w:rsidRPr="000B196B">
        <w:t xml:space="preserve"> </w:t>
      </w:r>
      <w:r w:rsidR="00C83111">
        <w:fldChar w:fldCharType="begin" w:fldLock="1"/>
      </w:r>
      <w:r w:rsidR="00813F11">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fldChar w:fldCharType="separate"/>
      </w:r>
      <w:r w:rsidR="00C83111" w:rsidRPr="00C83111">
        <w:rPr>
          <w:noProof/>
        </w:rPr>
        <w:t>[42]</w:t>
      </w:r>
      <w:r w:rsidR="00C83111">
        <w:fldChar w:fldCharType="end"/>
      </w:r>
      <w:r w:rsidR="00C83111">
        <w:t xml:space="preserve"> se</w:t>
      </w:r>
      <w:r w:rsidRPr="000B196B">
        <w:t xml:space="preserve"> propone un algoritmo de evolución diferencial inspira</w:t>
      </w:r>
      <w:r w:rsidR="00C83111">
        <w:t xml:space="preserve">do en el funcionamiento de la </w:t>
      </w:r>
      <w:r w:rsidR="0089196C">
        <w:t>computación</w:t>
      </w:r>
      <w:r w:rsidR="00C83111">
        <w:t xml:space="preserve"> </w:t>
      </w:r>
      <w:r w:rsidRPr="000B196B">
        <w:t>cuántica</w:t>
      </w:r>
      <w:r w:rsidR="003F18C1">
        <w:t xml:space="preserve"> </w:t>
      </w:r>
      <w:r w:rsidR="0089196C" w:rsidRPr="000B196B">
        <w:t>con</w:t>
      </w:r>
      <w:r w:rsidRPr="000B196B">
        <w:t xml:space="preserve"> un optimizador de lobo gris (QDGWO)</w:t>
      </w:r>
      <w:r w:rsidR="00FE1E22">
        <w:t xml:space="preserve"> para solucionar el problema de la mochila binaria.</w:t>
      </w:r>
      <w:r w:rsidR="00FE1E22" w:rsidRPr="003F18C1">
        <w:t xml:space="preserve"> </w:t>
      </w:r>
      <w:r w:rsidR="003F18C1" w:rsidRPr="000B196B">
        <w:t>QDGWO</w:t>
      </w:r>
      <w:r w:rsidR="003F18C1" w:rsidRPr="003F18C1">
        <w:t xml:space="preserve"> combin</w:t>
      </w:r>
      <w:r w:rsidR="003F18C1">
        <w:t>a</w:t>
      </w:r>
      <w:r w:rsidR="003F18C1" w:rsidRPr="003F18C1">
        <w:t xml:space="preserve"> los principios de superposición de la computación cuántica, las operaciones de evolución diferencial y los comportamientos de caza de los lobos grises. </w:t>
      </w:r>
      <w:r w:rsidR="00FE1E22">
        <w:t xml:space="preserve">Con este algoritmo </w:t>
      </w:r>
      <w:r w:rsidR="00C83111">
        <w:t xml:space="preserve">se </w:t>
      </w:r>
      <w:r w:rsidR="00FE1E22">
        <w:t>espera</w:t>
      </w:r>
      <w:r w:rsidR="00C83111">
        <w:t xml:space="preserve"> </w:t>
      </w:r>
      <w:r w:rsidRPr="000B196B">
        <w:t xml:space="preserve">mejorar el rendimiento </w:t>
      </w:r>
      <w:r w:rsidR="00FE1E22">
        <w:t xml:space="preserve">en cuanto </w:t>
      </w:r>
      <w:r w:rsidR="0089196C">
        <w:t xml:space="preserve">a </w:t>
      </w:r>
      <w:r w:rsidR="0089196C" w:rsidRPr="000B196B">
        <w:t>diversidad</w:t>
      </w:r>
      <w:r w:rsidR="00C83111">
        <w:t xml:space="preserve"> y </w:t>
      </w:r>
      <w:r w:rsidRPr="000B196B">
        <w:t>convergencia</w:t>
      </w:r>
      <w:r w:rsidR="00FE1E22">
        <w:t>,</w:t>
      </w:r>
      <w:r w:rsidRPr="000B196B">
        <w:t xml:space="preserve"> y mejorar el rendimiento </w:t>
      </w:r>
      <w:r w:rsidR="0089196C">
        <w:t xml:space="preserve">con problemas que </w:t>
      </w:r>
      <w:r w:rsidR="0070302B">
        <w:t>se evalúan con</w:t>
      </w:r>
      <w:r w:rsidR="0089196C">
        <w:t xml:space="preserve"> </w:t>
      </w:r>
      <w:r w:rsidR="00FE1E22">
        <w:t xml:space="preserve">instancias de </w:t>
      </w:r>
      <w:r w:rsidRPr="000B196B">
        <w:t xml:space="preserve">alta </w:t>
      </w:r>
      <w:r w:rsidR="00FE1E22" w:rsidRPr="000B196B">
        <w:t>dimension</w:t>
      </w:r>
      <w:r w:rsidR="00FE1E22">
        <w:t>alidad</w:t>
      </w:r>
      <w:r w:rsidR="0089196C">
        <w:t xml:space="preserve">. </w:t>
      </w:r>
      <w:r w:rsidR="00FB22B2">
        <w:t xml:space="preserve">Este algoritmo </w:t>
      </w:r>
      <w:r w:rsidR="00FB22B2" w:rsidRPr="00FB22B2">
        <w:t>utiliza operaciones de mutación adaptativa de evolución diferencial, operaciones cruzadas de evolución diferencial y observación cuántica para generar nuevas soluciones como individuos de prueba</w:t>
      </w:r>
      <w:r w:rsidR="00FB22B2">
        <w:t xml:space="preserve">, utiliza </w:t>
      </w:r>
      <w:r w:rsidR="00FB22B2" w:rsidRPr="00FB22B2">
        <w:t xml:space="preserve">operaciones de selección </w:t>
      </w:r>
      <w:r w:rsidR="00FB22B2">
        <w:t xml:space="preserve">que cumplen la función de </w:t>
      </w:r>
      <w:r w:rsidR="00FB22B2" w:rsidRPr="00FB22B2">
        <w:t xml:space="preserve">determinar las mejores soluciones entre los individuos almacenados y los individuos de prueba creados por operaciones de mutación y cruce. </w:t>
      </w:r>
      <w:r w:rsidR="000B5644">
        <w:t>E</w:t>
      </w:r>
      <w:r w:rsidR="00FB22B2" w:rsidRPr="00FB22B2">
        <w:t>l optimizador de lobo gris adaptativo y la puerta de rotación cuántica se utilizan para preservar la diversidad de la población y acelerar la búsqueda de la solución óptima global</w:t>
      </w:r>
      <w:r w:rsidR="000B5644">
        <w:t xml:space="preserve"> e</w:t>
      </w:r>
      <w:r w:rsidR="000B5644" w:rsidRPr="00FB22B2">
        <w:t>n el caso de que los individuos de prueba sean peores que los individuos actuales</w:t>
      </w:r>
      <w:r w:rsidR="000B5644">
        <w:t>.</w:t>
      </w:r>
      <w:r w:rsidR="00FF3083">
        <w:t xml:space="preserve"> Con los </w:t>
      </w:r>
      <w:r w:rsidR="00FF3083" w:rsidRPr="00FF3083">
        <w:t>resultados experimentales</w:t>
      </w:r>
      <w:r w:rsidR="00FF3083">
        <w:t xml:space="preserve"> se logra observar l</w:t>
      </w:r>
      <w:r w:rsidR="00FF3083" w:rsidRPr="00FF3083">
        <w:t>as ventajas de la optimización colaborativa con operaciones de mutación adaptativa, cruce y puerta de rotación cuántica con el GWO adaptativo en la investigación del espacio de búsqueda</w:t>
      </w:r>
      <w:r w:rsidR="00FF3083">
        <w:t>.</w:t>
      </w:r>
    </w:p>
    <w:p w14:paraId="57817372" w14:textId="77777777" w:rsidR="000E5823" w:rsidRPr="000E5823" w:rsidRDefault="000E5823">
      <w:pPr>
        <w:spacing w:after="160" w:line="259" w:lineRule="auto"/>
        <w:jc w:val="left"/>
      </w:pPr>
    </w:p>
    <w:p w14:paraId="737D2B30" w14:textId="5ACB0072" w:rsidR="00CD690D" w:rsidRDefault="00CD690D" w:rsidP="00CD690D">
      <w:pPr>
        <w:pStyle w:val="Ttulo3"/>
        <w:numPr>
          <w:ilvl w:val="2"/>
          <w:numId w:val="4"/>
        </w:numPr>
        <w:ind w:left="426" w:hanging="426"/>
        <w:rPr>
          <w:rFonts w:ascii="Arial" w:hAnsi="Arial" w:cs="Arial"/>
          <w:b/>
          <w:bCs/>
          <w:color w:val="000000" w:themeColor="text1"/>
          <w:sz w:val="22"/>
          <w:szCs w:val="22"/>
        </w:rPr>
      </w:pPr>
      <w:r w:rsidRPr="00CD690D">
        <w:rPr>
          <w:rFonts w:ascii="Arial" w:hAnsi="Arial" w:cs="Arial"/>
          <w:b/>
          <w:bCs/>
          <w:color w:val="000000" w:themeColor="text1"/>
          <w:sz w:val="22"/>
          <w:szCs w:val="22"/>
        </w:rPr>
        <w:t>Selección de algoritmos y métricas de comparación</w:t>
      </w:r>
    </w:p>
    <w:p w14:paraId="63EADDFA" w14:textId="48CF1154" w:rsidR="00045B4A" w:rsidRDefault="005A0A11" w:rsidP="005A0A11">
      <w:r>
        <w:t>Con la revisión del estado del arte se puede vislumbrar un amplio abanico de algoritmos que se han venido utilizando para dar solución al problema de la mochila</w:t>
      </w:r>
      <w:r w:rsidR="00040D95">
        <w:t>,</w:t>
      </w:r>
      <w:r w:rsidR="008B3648">
        <w:t xml:space="preserve"> donde una de las preocupaciones es tratar de encontrar un equilibrio entre exploración y explotación del espacio de búsqueda</w:t>
      </w:r>
      <w:r w:rsidR="00BD5526">
        <w:t xml:space="preserve"> y lograr reducir el tiempo de respuesta utilizado como m</w:t>
      </w:r>
      <w:r w:rsidR="00040D95">
        <w:t>étrica</w:t>
      </w:r>
      <w:r w:rsidR="00BD5526">
        <w:t xml:space="preserve"> de </w:t>
      </w:r>
      <w:r w:rsidR="00040D95">
        <w:t>comparación de eficiencia y eficacia</w:t>
      </w:r>
      <w:r w:rsidR="00BD5526">
        <w:t>. E</w:t>
      </w:r>
      <w:r w:rsidR="00347391">
        <w:t xml:space="preserve">ntre los algoritmos del estado </w:t>
      </w:r>
      <w:r w:rsidR="00D869D7">
        <w:t xml:space="preserve">del arte </w:t>
      </w:r>
      <w:r w:rsidR="00347391">
        <w:t xml:space="preserve">propuestos y </w:t>
      </w:r>
      <w:r w:rsidR="00D869D7">
        <w:t>la escogencia de los algoritmos que son objeto de evaluación</w:t>
      </w:r>
      <w:r w:rsidR="00347391">
        <w:t xml:space="preserve"> </w:t>
      </w:r>
      <w:r w:rsidR="00D869D7">
        <w:t>de los mismos</w:t>
      </w:r>
      <w:r w:rsidR="00045B4A">
        <w:t>,</w:t>
      </w:r>
      <w:r w:rsidR="00D869D7">
        <w:t xml:space="preserve"> </w:t>
      </w:r>
      <w:r w:rsidR="00347391">
        <w:t>se logra apreciar un</w:t>
      </w:r>
      <w:r w:rsidR="00C74D1D">
        <w:t xml:space="preserve"> uso recurrente de</w:t>
      </w:r>
      <w:r w:rsidR="00347391">
        <w:t xml:space="preserve"> algoritmos </w:t>
      </w:r>
      <w:r w:rsidR="00045B4A">
        <w:t xml:space="preserve">que funcionan bajo metaheurísticas </w:t>
      </w:r>
      <w:r w:rsidR="00347391">
        <w:t>poblacionales</w:t>
      </w:r>
      <w:r w:rsidR="00045B4A">
        <w:t xml:space="preserve"> </w:t>
      </w:r>
      <w:r w:rsidR="00F268E8">
        <w:t>y</w:t>
      </w:r>
      <w:r w:rsidR="00D02FBF">
        <w:t xml:space="preserve"> se plantea la necesidad de realizar estudios comparativos con instancias de prueba que tengan diversidad</w:t>
      </w:r>
      <w:r w:rsidR="00A12805">
        <w:t xml:space="preserve"> en cuanto a </w:t>
      </w:r>
      <w:r w:rsidR="00D02FBF">
        <w:t>la correlación de elementos</w:t>
      </w:r>
      <w:r w:rsidR="00A12805">
        <w:t>,</w:t>
      </w:r>
      <w:r w:rsidR="008B3648">
        <w:t xml:space="preserve"> </w:t>
      </w:r>
      <w:r w:rsidR="008B3648">
        <w:t>dimensionalidad</w:t>
      </w:r>
      <w:r w:rsidR="008B3648">
        <w:t xml:space="preserve"> y</w:t>
      </w:r>
      <w:r w:rsidR="00A12805">
        <w:t xml:space="preserve"> tamaños de muestra</w:t>
      </w:r>
      <w:r w:rsidR="00F268E8">
        <w:t>. Esto</w:t>
      </w:r>
      <w:r w:rsidR="00F268E8">
        <w:t xml:space="preserve"> nos da un camino de estudio y algunos criterios para la escogencia de los algoritmos que serán objeto de comparación en el presente trabajo</w:t>
      </w:r>
      <w:r w:rsidR="00F268E8">
        <w:t>.</w:t>
      </w:r>
    </w:p>
    <w:p w14:paraId="38DCEF1B" w14:textId="71159465" w:rsidR="005A0A11" w:rsidRPr="005A0A11" w:rsidRDefault="00347391" w:rsidP="005A0A11">
      <w:r>
        <w:t xml:space="preserve"> </w:t>
      </w:r>
    </w:p>
    <w:p w14:paraId="1B874E0E" w14:textId="7CF440CC" w:rsidR="006D79DA" w:rsidRDefault="00937FA8" w:rsidP="006D79DA">
      <w:pPr>
        <w:pStyle w:val="Titulo"/>
        <w:jc w:val="both"/>
        <w:rPr>
          <w:rFonts w:eastAsia="Arial"/>
        </w:rPr>
      </w:pPr>
      <w:r>
        <w:rPr>
          <w:rFonts w:eastAsia="Arial"/>
        </w:rPr>
        <w:lastRenderedPageBreak/>
        <w:tab/>
      </w:r>
    </w:p>
    <w:p w14:paraId="30CA2556" w14:textId="6C737185" w:rsidR="006D79DA" w:rsidRPr="0087466E" w:rsidRDefault="006D79DA" w:rsidP="006D79DA">
      <w:pPr>
        <w:pStyle w:val="Titulo"/>
        <w:rPr>
          <w:rFonts w:ascii="Arial,DejaVu Sans" w:eastAsia="Arial,DejaVu Sans" w:hAnsi="Arial,DejaVu Sans" w:cs="Arial,DejaVu Sans"/>
        </w:rPr>
      </w:pPr>
      <w:commentRangeStart w:id="34"/>
      <w:r w:rsidRPr="0087466E">
        <w:rPr>
          <w:rFonts w:eastAsia="Arial"/>
        </w:rPr>
        <w:t xml:space="preserve">CAPÍTULO </w:t>
      </w:r>
      <w:commentRangeEnd w:id="34"/>
      <w:r w:rsidR="00F15B1E">
        <w:rPr>
          <w:rStyle w:val="Refdecomentario"/>
          <w:rFonts w:ascii="Arial" w:eastAsia="Calibri" w:hAnsi="Arial"/>
          <w:b w:val="0"/>
          <w:smallCaps w:val="0"/>
        </w:rPr>
        <w:commentReference w:id="34"/>
      </w:r>
      <w:r>
        <w:rPr>
          <w:rFonts w:eastAsia="Arial"/>
        </w:rPr>
        <w:t>3</w:t>
      </w:r>
    </w:p>
    <w:p w14:paraId="69AB4DE3" w14:textId="534D1DF6" w:rsidR="006D79DA" w:rsidRDefault="00C25A05" w:rsidP="006D79DA">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MARCO DE TRABAJO PARA REALIZAR</w:t>
      </w:r>
      <w:r w:rsidR="00A11FF4">
        <w:rPr>
          <w:rFonts w:ascii="Arial" w:hAnsi="Arial" w:cs="Arial"/>
          <w:b/>
          <w:bCs/>
          <w:color w:val="000000" w:themeColor="text1"/>
          <w:sz w:val="22"/>
          <w:szCs w:val="22"/>
        </w:rPr>
        <w:t xml:space="preserve"> LA</w:t>
      </w:r>
      <w:r>
        <w:rPr>
          <w:rFonts w:ascii="Arial" w:hAnsi="Arial" w:cs="Arial"/>
          <w:b/>
          <w:bCs/>
          <w:color w:val="000000" w:themeColor="text1"/>
          <w:sz w:val="22"/>
          <w:szCs w:val="22"/>
        </w:rPr>
        <w:t xml:space="preserve"> EVALUACION Y COMPARACION</w:t>
      </w:r>
      <w:r w:rsidR="00862A00">
        <w:rPr>
          <w:rFonts w:ascii="Arial" w:hAnsi="Arial" w:cs="Arial"/>
          <w:b/>
          <w:bCs/>
          <w:color w:val="000000" w:themeColor="text1"/>
          <w:sz w:val="22"/>
          <w:szCs w:val="22"/>
        </w:rPr>
        <w:t xml:space="preserve"> DE LOS ALGORITMOS SELECCIONADOS</w:t>
      </w:r>
    </w:p>
    <w:p w14:paraId="3565F394" w14:textId="77777777" w:rsidR="00944576" w:rsidRPr="00944576" w:rsidRDefault="00944576" w:rsidP="00944576"/>
    <w:p w14:paraId="32ACDDB9" w14:textId="29E02710" w:rsidR="00EA2BB9" w:rsidRPr="00841E32" w:rsidRDefault="00F8028A" w:rsidP="00EA2BB9">
      <w:pPr>
        <w:pStyle w:val="Ttulo2"/>
        <w:numPr>
          <w:ilvl w:val="1"/>
          <w:numId w:val="4"/>
        </w:numPr>
        <w:ind w:left="426" w:hanging="437"/>
        <w:rPr>
          <w:rFonts w:ascii="Arial" w:hAnsi="Arial" w:cs="Arial"/>
          <w:b/>
          <w:bCs/>
          <w:color w:val="000000" w:themeColor="text1"/>
          <w:sz w:val="22"/>
          <w:szCs w:val="22"/>
        </w:rPr>
      </w:pPr>
      <w:r>
        <w:rPr>
          <w:rFonts w:ascii="Arial" w:hAnsi="Arial" w:cs="Arial"/>
          <w:b/>
          <w:bCs/>
          <w:color w:val="000000" w:themeColor="text1"/>
          <w:sz w:val="22"/>
          <w:szCs w:val="22"/>
        </w:rPr>
        <w:t xml:space="preserve">DESCRIPCION DEL </w:t>
      </w:r>
      <w:r w:rsidR="003F1E81">
        <w:rPr>
          <w:rFonts w:ascii="Arial" w:hAnsi="Arial" w:cs="Arial"/>
          <w:b/>
          <w:bCs/>
          <w:color w:val="000000" w:themeColor="text1"/>
          <w:sz w:val="22"/>
          <w:szCs w:val="22"/>
        </w:rPr>
        <w:t>MARCO DE TRABAJO</w:t>
      </w:r>
    </w:p>
    <w:p w14:paraId="3B11FB9C" w14:textId="2591EB5B" w:rsidR="007D16A6" w:rsidRDefault="00EB1882"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En la actualidad el manejo </w:t>
      </w:r>
      <w:r w:rsidR="00A06305">
        <w:rPr>
          <w:rFonts w:ascii="Arial" w:hAnsi="Arial" w:cs="Arial"/>
          <w:color w:val="000000"/>
          <w:sz w:val="22"/>
          <w:szCs w:val="22"/>
        </w:rPr>
        <w:t xml:space="preserve">que se da </w:t>
      </w:r>
      <w:r w:rsidR="006D3016">
        <w:rPr>
          <w:rFonts w:ascii="Arial" w:hAnsi="Arial" w:cs="Arial"/>
          <w:color w:val="000000"/>
          <w:sz w:val="22"/>
          <w:szCs w:val="22"/>
        </w:rPr>
        <w:t>en el ámbito del</w:t>
      </w:r>
      <w:r w:rsidR="00A06305">
        <w:rPr>
          <w:rFonts w:ascii="Arial" w:hAnsi="Arial" w:cs="Arial"/>
          <w:color w:val="000000"/>
          <w:sz w:val="22"/>
          <w:szCs w:val="22"/>
        </w:rPr>
        <w:t xml:space="preserve"> </w:t>
      </w:r>
      <w:r>
        <w:rPr>
          <w:rFonts w:ascii="Arial" w:hAnsi="Arial" w:cs="Arial"/>
          <w:color w:val="000000"/>
          <w:sz w:val="22"/>
          <w:szCs w:val="22"/>
        </w:rPr>
        <w:t xml:space="preserve">desarrollo de soluciones cuánticas </w:t>
      </w:r>
      <w:r w:rsidR="00A06305">
        <w:rPr>
          <w:rFonts w:ascii="Arial" w:hAnsi="Arial" w:cs="Arial"/>
          <w:color w:val="000000"/>
          <w:sz w:val="22"/>
          <w:szCs w:val="22"/>
        </w:rPr>
        <w:t>en</w:t>
      </w:r>
      <w:r>
        <w:rPr>
          <w:rFonts w:ascii="Arial" w:hAnsi="Arial" w:cs="Arial"/>
          <w:color w:val="000000"/>
          <w:sz w:val="22"/>
          <w:szCs w:val="22"/>
        </w:rPr>
        <w:t xml:space="preserve"> problemas de optimización se enfoca </w:t>
      </w:r>
      <w:r w:rsidR="006E20C8">
        <w:rPr>
          <w:rFonts w:ascii="Arial" w:hAnsi="Arial" w:cs="Arial"/>
          <w:color w:val="000000"/>
          <w:sz w:val="22"/>
          <w:szCs w:val="22"/>
        </w:rPr>
        <w:t>en</w:t>
      </w:r>
      <w:r>
        <w:rPr>
          <w:rFonts w:ascii="Arial" w:hAnsi="Arial" w:cs="Arial"/>
          <w:color w:val="000000"/>
          <w:sz w:val="22"/>
          <w:szCs w:val="22"/>
        </w:rPr>
        <w:t xml:space="preserve"> modelos de circuitos cuánticos</w:t>
      </w:r>
      <w:r w:rsidR="006D3016">
        <w:rPr>
          <w:rFonts w:ascii="Arial" w:hAnsi="Arial" w:cs="Arial"/>
          <w:color w:val="000000"/>
          <w:sz w:val="22"/>
          <w:szCs w:val="22"/>
        </w:rPr>
        <w:t xml:space="preserve"> que </w:t>
      </w:r>
      <w:r>
        <w:rPr>
          <w:rFonts w:ascii="Arial" w:hAnsi="Arial" w:cs="Arial"/>
          <w:color w:val="000000"/>
          <w:sz w:val="22"/>
          <w:szCs w:val="22"/>
        </w:rPr>
        <w:t xml:space="preserve">trabajan con programación a bajo nivel, 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w:t>
      </w:r>
      <w:r w:rsidR="006D3016">
        <w:rPr>
          <w:rFonts w:ascii="Arial" w:hAnsi="Arial" w:cs="Arial"/>
          <w:color w:val="000000"/>
          <w:sz w:val="22"/>
          <w:szCs w:val="22"/>
        </w:rPr>
        <w:t xml:space="preserve">esta </w:t>
      </w:r>
      <w:r w:rsidR="00841E32">
        <w:rPr>
          <w:rFonts w:ascii="Arial" w:hAnsi="Arial" w:cs="Arial"/>
          <w:color w:val="000000"/>
          <w:sz w:val="22"/>
          <w:szCs w:val="22"/>
        </w:rPr>
        <w:t>tecnología</w:t>
      </w:r>
      <w:r w:rsidR="0045016E">
        <w:rPr>
          <w:rFonts w:ascii="Arial" w:hAnsi="Arial" w:cs="Arial"/>
          <w:color w:val="000000"/>
          <w:sz w:val="22"/>
          <w:szCs w:val="22"/>
        </w:rPr>
        <w:t xml:space="preserve"> permite </w:t>
      </w:r>
      <w:r w:rsidR="001D26DA">
        <w:rPr>
          <w:rFonts w:ascii="Arial" w:hAnsi="Arial" w:cs="Arial"/>
          <w:color w:val="000000"/>
          <w:sz w:val="22"/>
          <w:szCs w:val="22"/>
        </w:rPr>
        <w:t>realizar cálculos en paralelo a través del principio de superposición de estados.</w:t>
      </w:r>
    </w:p>
    <w:p w14:paraId="43EC7CF7" w14:textId="679642C0" w:rsidR="00136713" w:rsidRDefault="001D26DA"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y mientras se realizan avances significativos en materia de Hardware y Software</w:t>
      </w:r>
      <w:r w:rsidR="00A36643">
        <w:rPr>
          <w:rFonts w:ascii="Arial" w:hAnsi="Arial" w:cs="Arial"/>
          <w:color w:val="000000"/>
          <w:sz w:val="22"/>
          <w:szCs w:val="22"/>
        </w:rPr>
        <w:t>,</w:t>
      </w:r>
      <w:r w:rsidR="00136713">
        <w:rPr>
          <w:rFonts w:ascii="Arial" w:hAnsi="Arial" w:cs="Arial"/>
          <w:color w:val="000000"/>
          <w:sz w:val="22"/>
          <w:szCs w:val="22"/>
        </w:rPr>
        <w:t xml:space="preserv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utilizan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6E6E15AB" w:rsidR="00EB1882" w:rsidRDefault="00EB1882"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w:t>
      </w:r>
      <w:r w:rsidR="00A06305">
        <w:rPr>
          <w:rFonts w:ascii="Arial" w:hAnsi="Arial" w:cs="Arial"/>
          <w:color w:val="000000"/>
          <w:sz w:val="22"/>
          <w:szCs w:val="22"/>
        </w:rPr>
        <w:t>aún</w:t>
      </w:r>
      <w:r w:rsidR="00CB1424">
        <w:rPr>
          <w:rFonts w:ascii="Arial" w:hAnsi="Arial" w:cs="Arial"/>
          <w:color w:val="000000"/>
          <w:sz w:val="22"/>
          <w:szCs w:val="22"/>
        </w:rPr>
        <w:t xml:space="preserve"> no </w:t>
      </w:r>
      <w:r w:rsidR="00A06305">
        <w:rPr>
          <w:rFonts w:ascii="Arial" w:hAnsi="Arial" w:cs="Arial"/>
          <w:color w:val="000000"/>
          <w:sz w:val="22"/>
          <w:szCs w:val="22"/>
        </w:rPr>
        <w:t>está</w:t>
      </w:r>
      <w:r w:rsidR="00CB1424">
        <w:rPr>
          <w:rFonts w:ascii="Arial" w:hAnsi="Arial" w:cs="Arial"/>
          <w:color w:val="000000"/>
          <w:sz w:val="22"/>
          <w:szCs w:val="22"/>
        </w:rPr>
        <w:t xml:space="preserve"> en la capacidad de dar solución a algoritmos </w:t>
      </w:r>
      <w:r w:rsidR="00841E32">
        <w:rPr>
          <w:rFonts w:ascii="Arial" w:hAnsi="Arial" w:cs="Arial"/>
          <w:color w:val="000000"/>
          <w:sz w:val="22"/>
          <w:szCs w:val="22"/>
        </w:rPr>
        <w:t>complejos y</w:t>
      </w:r>
      <w:r w:rsidR="0089049A">
        <w:rPr>
          <w:rFonts w:ascii="Arial" w:hAnsi="Arial" w:cs="Arial"/>
          <w:color w:val="000000"/>
          <w:sz w:val="22"/>
          <w:szCs w:val="22"/>
        </w:rPr>
        <w:t xml:space="preserve">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B21144">
        <w:rPr>
          <w:rFonts w:ascii="Arial" w:hAnsi="Arial" w:cs="Arial"/>
          <w:color w:val="000000"/>
          <w:sz w:val="22"/>
          <w:szCs w:val="22"/>
        </w:rPr>
        <w:t>.</w:t>
      </w:r>
      <w:r w:rsidR="00A36643">
        <w:rPr>
          <w:rFonts w:ascii="Arial" w:hAnsi="Arial" w:cs="Arial"/>
          <w:color w:val="000000"/>
          <w:sz w:val="22"/>
          <w:szCs w:val="22"/>
        </w:rPr>
        <w:t xml:space="preserve"> </w:t>
      </w:r>
      <w:r w:rsidR="00B21144">
        <w:rPr>
          <w:rFonts w:ascii="Arial" w:hAnsi="Arial" w:cs="Arial"/>
          <w:color w:val="000000"/>
          <w:sz w:val="22"/>
          <w:szCs w:val="22"/>
        </w:rPr>
        <w:t>E</w:t>
      </w:r>
      <w:r w:rsidR="00A36643">
        <w:rPr>
          <w:rFonts w:ascii="Arial" w:hAnsi="Arial" w:cs="Arial"/>
          <w:color w:val="000000"/>
          <w:sz w:val="22"/>
          <w:szCs w:val="22"/>
        </w:rPr>
        <w:t>sta librería contiene un conjunto de herramientas y algoritmos desarrollados en base a la experimentación</w:t>
      </w:r>
      <w:r w:rsidR="00B21144">
        <w:rPr>
          <w:rFonts w:ascii="Arial" w:hAnsi="Arial" w:cs="Arial"/>
          <w:color w:val="000000"/>
          <w:sz w:val="22"/>
          <w:szCs w:val="22"/>
        </w:rPr>
        <w:t xml:space="preserve"> que </w:t>
      </w:r>
      <w:r w:rsidR="00772065">
        <w:rPr>
          <w:rFonts w:ascii="Arial" w:hAnsi="Arial" w:cs="Arial"/>
          <w:color w:val="000000"/>
          <w:sz w:val="22"/>
          <w:szCs w:val="22"/>
        </w:rPr>
        <w:t xml:space="preserve">se ha venido estudiando en </w:t>
      </w:r>
      <w:r w:rsidR="00B21144">
        <w:rPr>
          <w:rFonts w:ascii="Arial" w:hAnsi="Arial" w:cs="Arial"/>
          <w:color w:val="000000"/>
          <w:sz w:val="22"/>
          <w:szCs w:val="22"/>
        </w:rPr>
        <w:t xml:space="preserve">una de las primeras computadoras cuánticas reales, por lo que </w:t>
      </w:r>
      <w:r>
        <w:rPr>
          <w:rFonts w:ascii="Arial" w:hAnsi="Arial" w:cs="Arial"/>
          <w:color w:val="000000"/>
          <w:sz w:val="22"/>
          <w:szCs w:val="22"/>
        </w:rPr>
        <w:t xml:space="preserve">tiene </w:t>
      </w:r>
      <w:r w:rsidR="00C51E3B">
        <w:rPr>
          <w:rFonts w:ascii="Arial" w:hAnsi="Arial" w:cs="Arial"/>
          <w:color w:val="000000"/>
          <w:sz w:val="22"/>
          <w:szCs w:val="22"/>
        </w:rPr>
        <w:t>una</w:t>
      </w:r>
      <w:r>
        <w:rPr>
          <w:rFonts w:ascii="Arial" w:hAnsi="Arial" w:cs="Arial"/>
          <w:color w:val="000000"/>
          <w:sz w:val="22"/>
          <w:szCs w:val="22"/>
        </w:rPr>
        <w:t xml:space="preserve"> base </w:t>
      </w:r>
      <w:r w:rsidR="00B21144">
        <w:rPr>
          <w:rFonts w:ascii="Arial" w:hAnsi="Arial" w:cs="Arial"/>
          <w:color w:val="000000"/>
          <w:sz w:val="22"/>
          <w:szCs w:val="22"/>
        </w:rPr>
        <w:t>teórica</w:t>
      </w:r>
      <w:r>
        <w:rPr>
          <w:rFonts w:ascii="Arial" w:hAnsi="Arial" w:cs="Arial"/>
          <w:color w:val="000000"/>
          <w:sz w:val="22"/>
          <w:szCs w:val="22"/>
        </w:rPr>
        <w:t xml:space="preserve">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5B2CF62B" w14:textId="33D42E22" w:rsidR="00A306D7" w:rsidRPr="0087466E" w:rsidRDefault="00A306D7" w:rsidP="00622E5B">
      <w:r w:rsidRPr="0087466E">
        <w:t xml:space="preserve">En la </w:t>
      </w:r>
      <w:r w:rsidR="006A00A9">
        <w:rPr>
          <w:b/>
        </w:rPr>
        <w:t xml:space="preserve">figura de abajo </w:t>
      </w:r>
      <w:r w:rsidRPr="0087466E">
        <w:t>se muestra una vista de alto nivel de</w:t>
      </w:r>
      <w:r w:rsidR="006A00A9">
        <w:t>l algoritmo implementado</w:t>
      </w:r>
      <w:r w:rsidRPr="0087466E">
        <w:t xml:space="preserve">. Las clases de color </w:t>
      </w:r>
      <w:r w:rsidR="00E97C86">
        <w:t>naranja</w:t>
      </w:r>
      <w:r w:rsidRPr="0087466E">
        <w:t xml:space="preserve"> corresponden al núcleo del </w:t>
      </w:r>
      <w:r w:rsidR="006A00A9">
        <w:t>marco de trabajo</w:t>
      </w:r>
      <w:r w:rsidRPr="0087466E">
        <w:t xml:space="preserve">, y las </w:t>
      </w:r>
      <w:r w:rsidR="00550752">
        <w:t xml:space="preserve">clases </w:t>
      </w:r>
      <w:r w:rsidRPr="0087466E">
        <w:t xml:space="preserve">de color </w:t>
      </w:r>
      <w:r w:rsidR="00E97C86">
        <w:t>azul</w:t>
      </w:r>
      <w:r w:rsidRPr="0087466E">
        <w:t xml:space="preserve"> son clases derivadas asociadas a implementaciones de algoritmos específico</w:t>
      </w:r>
      <w:r w:rsidR="00033BE3">
        <w:t xml:space="preserve"> </w:t>
      </w:r>
      <w:r w:rsidR="00550752">
        <w:t>o implementaciones de clases abstractas,</w:t>
      </w:r>
      <w:r w:rsidR="00033BE3">
        <w:t xml:space="preserve"> los artefactos en color verde corresponden a los </w:t>
      </w:r>
      <w:r w:rsidR="00033BE3">
        <w:lastRenderedPageBreak/>
        <w:t>algoritmos generadores de los conjuntos de datos</w:t>
      </w:r>
      <w:r w:rsidR="00550752">
        <w:t xml:space="preserve"> y por último </w:t>
      </w:r>
      <w:r w:rsidR="00C77D91">
        <w:t>los</w:t>
      </w:r>
      <w:r w:rsidR="00550752">
        <w:t xml:space="preserve"> artefacto</w:t>
      </w:r>
      <w:r w:rsidR="00C77D91">
        <w:t>s</w:t>
      </w:r>
      <w:r w:rsidR="00550752">
        <w:t xml:space="preserve"> de color rojo hace referencia a documento</w:t>
      </w:r>
      <w:r w:rsidR="00C77D91">
        <w:t>s</w:t>
      </w:r>
      <w:r w:rsidR="00550752">
        <w:t xml:space="preserve"> de respuesta con los resultados obtenidos de la evaluación de los algoritmos</w:t>
      </w:r>
      <w:r w:rsidR="00C77D91">
        <w:t xml:space="preserve"> y a los archivos resultantes de la generación del conjunto de datos</w:t>
      </w:r>
      <w:r w:rsidR="00033BE3">
        <w:t>.</w:t>
      </w:r>
    </w:p>
    <w:p w14:paraId="7616D78F" w14:textId="65588481" w:rsidR="00F32CEB" w:rsidRDefault="00F32CEB" w:rsidP="00151380"/>
    <w:p w14:paraId="0FE036F0" w14:textId="77777777" w:rsidR="00F32CEB" w:rsidRDefault="00F32CEB" w:rsidP="00151380"/>
    <w:p w14:paraId="5198C888" w14:textId="3C344A62" w:rsidR="0008615A" w:rsidRDefault="00344190" w:rsidP="00841E32">
      <w:pPr>
        <w:jc w:val="center"/>
      </w:pPr>
      <w:r>
        <w:rPr>
          <w:noProof/>
        </w:rPr>
        <w:drawing>
          <wp:inline distT="0" distB="0" distL="0" distR="0" wp14:anchorId="3D166692" wp14:editId="77BF8C3D">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404235"/>
                    </a:xfrm>
                    <a:prstGeom prst="rect">
                      <a:avLst/>
                    </a:prstGeom>
                  </pic:spPr>
                </pic:pic>
              </a:graphicData>
            </a:graphic>
          </wp:inline>
        </w:drawing>
      </w:r>
    </w:p>
    <w:p w14:paraId="1E55D80A" w14:textId="77777777" w:rsidR="007E3EFF" w:rsidRDefault="007E3EFF">
      <w:pPr>
        <w:spacing w:after="160" w:line="259" w:lineRule="auto"/>
        <w:jc w:val="left"/>
      </w:pPr>
    </w:p>
    <w:p w14:paraId="5E32CE8B" w14:textId="0F788A14" w:rsidR="00033BE3" w:rsidRPr="00033BE3" w:rsidRDefault="00033BE3">
      <w:pPr>
        <w:spacing w:after="160" w:line="259" w:lineRule="auto"/>
        <w:jc w:val="left"/>
      </w:pPr>
      <w:r w:rsidRPr="00033BE3">
        <w:t xml:space="preserve">El marco de trabajo de divide en </w:t>
      </w:r>
      <w:r w:rsidR="004861BC">
        <w:t>cinco</w:t>
      </w:r>
      <w:r w:rsidRPr="00033BE3">
        <w:t xml:space="preserve"> módulos:</w:t>
      </w:r>
    </w:p>
    <w:p w14:paraId="694E44A6" w14:textId="5E4DC901" w:rsidR="008F78DB" w:rsidRDefault="009613C3" w:rsidP="009613C3">
      <w:pPr>
        <w:pStyle w:val="Prrafodelista"/>
        <w:numPr>
          <w:ilvl w:val="0"/>
          <w:numId w:val="5"/>
        </w:numPr>
      </w:pPr>
      <w:r w:rsidRPr="009613C3">
        <w:rPr>
          <w:b/>
          <w:bCs/>
        </w:rPr>
        <w:t>Modulo principal (</w:t>
      </w:r>
      <w:proofErr w:type="spellStart"/>
      <w:r w:rsidRPr="009613C3">
        <w:rPr>
          <w:b/>
          <w:bCs/>
        </w:rPr>
        <w:t>main</w:t>
      </w:r>
      <w:proofErr w:type="spellEnd"/>
      <w:r w:rsidRPr="009613C3">
        <w:rPr>
          <w:b/>
          <w:bCs/>
        </w:rPr>
        <w:t>):</w:t>
      </w:r>
      <w:r>
        <w:t xml:space="preserve"> modulo principal que controla el funcionamiento del algoritmo</w:t>
      </w:r>
      <w:r w:rsidR="007E3EFF">
        <w:t>,</w:t>
      </w:r>
      <w:r>
        <w:t xml:space="preserve"> definiendo la lógica requerida</w:t>
      </w:r>
      <w:r w:rsidR="001C0EE2">
        <w:t xml:space="preserve"> donde se </w:t>
      </w:r>
      <w:r w:rsidR="001C0EE2" w:rsidRPr="0087466E">
        <w:t xml:space="preserve">permite crear y realizar pruebas sobre múltiples arquitecturas, algoritmos y </w:t>
      </w:r>
      <w:r w:rsidR="004861BC">
        <w:t>conjuntos de datos.</w:t>
      </w:r>
    </w:p>
    <w:p w14:paraId="65B05277" w14:textId="6FF160EF" w:rsidR="009857B7" w:rsidRDefault="009857B7" w:rsidP="009857B7">
      <w:pPr>
        <w:pStyle w:val="Prrafodelista"/>
        <w:numPr>
          <w:ilvl w:val="0"/>
          <w:numId w:val="5"/>
        </w:numPr>
      </w:pPr>
      <w:r w:rsidRPr="009857B7">
        <w:rPr>
          <w:b/>
          <w:bCs/>
        </w:rPr>
        <w:t>Modulo generador:</w:t>
      </w:r>
      <w:r>
        <w:t xml:space="preserve"> se encarga de generar el conjunto de datos de acuerdo a los parámetros ingresados por línea de comandos</w:t>
      </w:r>
      <w:r w:rsidR="004861BC">
        <w:t>.</w:t>
      </w:r>
    </w:p>
    <w:p w14:paraId="39F74BF1" w14:textId="659D522B" w:rsidR="009613C3" w:rsidRDefault="009857B7" w:rsidP="009613C3">
      <w:pPr>
        <w:pStyle w:val="Prrafodelista"/>
        <w:numPr>
          <w:ilvl w:val="0"/>
          <w:numId w:val="5"/>
        </w:numPr>
      </w:pPr>
      <w:r w:rsidRPr="009857B7">
        <w:rPr>
          <w:b/>
          <w:bCs/>
        </w:rPr>
        <w:t>Módulo</w:t>
      </w:r>
      <w:r w:rsidR="004A71B6" w:rsidRPr="009857B7">
        <w:rPr>
          <w:b/>
          <w:bCs/>
        </w:rPr>
        <w:t xml:space="preserve"> de archivos:</w:t>
      </w:r>
      <w:r w:rsidR="004A71B6">
        <w:t xml:space="preserve"> se centra en realizar el cargue del conjunto de datos con los cuales se realiza la comparación de rendimiento de los algoritmos y se encarga de escribir los resultados </w:t>
      </w:r>
      <w:r>
        <w:t>en un documento de texto.</w:t>
      </w:r>
    </w:p>
    <w:p w14:paraId="359A4C30" w14:textId="3DE17C47" w:rsidR="001C0EE2" w:rsidRDefault="004861BC" w:rsidP="009613C3">
      <w:pPr>
        <w:pStyle w:val="Prrafodelista"/>
        <w:numPr>
          <w:ilvl w:val="0"/>
          <w:numId w:val="5"/>
        </w:numPr>
      </w:pPr>
      <w:r>
        <w:rPr>
          <w:b/>
          <w:bCs/>
        </w:rPr>
        <w:t>Módulo</w:t>
      </w:r>
      <w:r w:rsidR="001C0EE2">
        <w:rPr>
          <w:b/>
          <w:bCs/>
        </w:rPr>
        <w:t xml:space="preserve"> de algoritmos:</w:t>
      </w:r>
      <w:r w:rsidR="001C0EE2">
        <w:t xml:space="preserve"> </w:t>
      </w:r>
      <w:r>
        <w:t>define la estructura base para lograr integrar nuevos esquemas de algoritmos.</w:t>
      </w:r>
    </w:p>
    <w:p w14:paraId="0E69721C" w14:textId="78F7B8D7" w:rsidR="004861BC" w:rsidRDefault="004861BC" w:rsidP="004861BC"/>
    <w:p w14:paraId="5697D396" w14:textId="17150A29" w:rsidR="004861BC" w:rsidRPr="0087466E" w:rsidRDefault="004861BC" w:rsidP="004861BC">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27B1314" w14:textId="1D339712" w:rsidR="004861BC" w:rsidRDefault="004861BC" w:rsidP="004861BC"/>
    <w:p w14:paraId="5F374EA6" w14:textId="586948F4" w:rsidR="00163A50" w:rsidRPr="005A4116" w:rsidRDefault="00163A50" w:rsidP="00163A50">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 Modulo principal (</w:t>
      </w:r>
      <w:proofErr w:type="spellStart"/>
      <w:r w:rsidRPr="005A4116">
        <w:rPr>
          <w:rFonts w:ascii="Arial" w:hAnsi="Arial" w:cs="Arial"/>
          <w:b/>
          <w:bCs/>
          <w:color w:val="000000" w:themeColor="text1"/>
          <w:sz w:val="22"/>
          <w:szCs w:val="22"/>
        </w:rPr>
        <w:t>main</w:t>
      </w:r>
      <w:proofErr w:type="spellEnd"/>
      <w:r w:rsidRPr="005A4116">
        <w:rPr>
          <w:rFonts w:ascii="Arial" w:hAnsi="Arial" w:cs="Arial"/>
          <w:b/>
          <w:bCs/>
          <w:color w:val="000000" w:themeColor="text1"/>
          <w:sz w:val="22"/>
          <w:szCs w:val="22"/>
        </w:rPr>
        <w:t>)</w:t>
      </w:r>
    </w:p>
    <w:p w14:paraId="55D71109" w14:textId="77777777" w:rsidR="00967F89" w:rsidRDefault="00B675C5" w:rsidP="0012143F">
      <w:pPr>
        <w:jc w:val="left"/>
        <w:rPr>
          <w:noProof/>
        </w:rPr>
      </w:pPr>
      <w:r>
        <w:t xml:space="preserve">En la </w:t>
      </w:r>
      <w:r w:rsidRPr="002D456C">
        <w:rPr>
          <w:highlight w:val="red"/>
        </w:rPr>
        <w:t>figura de abajo</w:t>
      </w:r>
      <w:r>
        <w:t xml:space="preserve"> se muestran las clases que hacen parte del </w:t>
      </w:r>
      <w:r w:rsidR="00A57A19">
        <w:t>módulo</w:t>
      </w:r>
      <w:r>
        <w:t xml:space="preserve"> principal</w:t>
      </w:r>
      <w:r w:rsidR="00A57A19">
        <w:t xml:space="preserve">. </w:t>
      </w:r>
      <w:r w:rsidR="00CF6BBD">
        <w:t xml:space="preserve">Este módulo se puede subdividir en dos partes, por un </w:t>
      </w:r>
      <w:r w:rsidR="004C5518">
        <w:t>lado,</w:t>
      </w:r>
      <w:r w:rsidR="00CF6BBD">
        <w:t xml:space="preserve"> tenemos las clases encargadas de la gestión argumentos ingresados por línea de comandos, y por el otro lado tenemos la </w:t>
      </w:r>
      <w:r w:rsidR="00CF6BBD">
        <w:lastRenderedPageBreak/>
        <w:t xml:space="preserve">clase principal </w:t>
      </w:r>
      <w:r w:rsidR="0012143F">
        <w:t xml:space="preserve">y de evaluación </w:t>
      </w:r>
      <w:r w:rsidR="00CF6BBD">
        <w:t>encarga</w:t>
      </w:r>
      <w:r w:rsidR="0012143F">
        <w:t>das</w:t>
      </w:r>
      <w:r w:rsidR="00CF6BBD">
        <w:t xml:space="preserve"> de gestionar el funcionamiento del marco de</w:t>
      </w:r>
      <w:r w:rsidR="0012143F">
        <w:t xml:space="preserve"> </w:t>
      </w:r>
      <w:r w:rsidR="00CF6BBD">
        <w:t>trabajo.</w:t>
      </w:r>
      <w:r w:rsidR="00967F89" w:rsidRPr="00967F89">
        <w:rPr>
          <w:noProof/>
        </w:rPr>
        <w:t xml:space="preserve"> </w:t>
      </w:r>
    </w:p>
    <w:p w14:paraId="48DF8930" w14:textId="0192B514" w:rsidR="00FC1D29" w:rsidRPr="00B675C5" w:rsidRDefault="004844CC" w:rsidP="00E96DCB">
      <w:pPr>
        <w:jc w:val="center"/>
      </w:pPr>
      <w:r>
        <w:rPr>
          <w:noProof/>
        </w:rPr>
        <w:drawing>
          <wp:inline distT="0" distB="0" distL="0" distR="0" wp14:anchorId="74396F18" wp14:editId="6AEAC68C">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749425"/>
                    </a:xfrm>
                    <a:prstGeom prst="rect">
                      <a:avLst/>
                    </a:prstGeom>
                  </pic:spPr>
                </pic:pic>
              </a:graphicData>
            </a:graphic>
          </wp:inline>
        </w:drawing>
      </w:r>
    </w:p>
    <w:p w14:paraId="0D49DB85" w14:textId="65774386" w:rsidR="00B5577E" w:rsidRDefault="00B5577E" w:rsidP="00E13D81"/>
    <w:p w14:paraId="79BE97A2" w14:textId="007AC460" w:rsidR="0012143F" w:rsidRDefault="00B5577E"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3.1.2.1</w:t>
      </w:r>
      <w:r w:rsidR="0012143F" w:rsidRPr="0012143F">
        <w:rPr>
          <w:rFonts w:ascii="Arial" w:hAnsi="Arial" w:cs="Arial"/>
          <w:b/>
          <w:bCs/>
          <w:i w:val="0"/>
          <w:iCs w:val="0"/>
          <w:color w:val="000000" w:themeColor="text1"/>
        </w:rPr>
        <w:t xml:space="preserve"> </w:t>
      </w:r>
      <w:r w:rsidR="0012143F">
        <w:rPr>
          <w:rFonts w:ascii="Arial" w:hAnsi="Arial" w:cs="Arial"/>
          <w:b/>
          <w:bCs/>
          <w:i w:val="0"/>
          <w:iCs w:val="0"/>
          <w:color w:val="000000" w:themeColor="text1"/>
        </w:rPr>
        <w:t>S</w:t>
      </w:r>
      <w:r w:rsidR="0012143F" w:rsidRPr="0012143F">
        <w:rPr>
          <w:rFonts w:ascii="Arial" w:hAnsi="Arial" w:cs="Arial"/>
          <w:b/>
          <w:bCs/>
          <w:i w:val="0"/>
          <w:iCs w:val="0"/>
          <w:color w:val="000000" w:themeColor="text1"/>
        </w:rPr>
        <w:t>ubmódulo de argumentos</w:t>
      </w:r>
    </w:p>
    <w:p w14:paraId="5B981B1F" w14:textId="524EA4C2" w:rsidR="00DB0B29" w:rsidRDefault="00580996" w:rsidP="00E71D0E">
      <w:r>
        <w:t xml:space="preserve">Se contempla </w:t>
      </w:r>
      <w:r w:rsidR="00392DFF">
        <w:t xml:space="preserve">implementar una clase abstracta para que </w:t>
      </w:r>
      <w:r w:rsidR="004844CC">
        <w:t>el</w:t>
      </w:r>
      <w:r w:rsidR="00392DFF">
        <w:t xml:space="preserve"> </w:t>
      </w:r>
      <w:r w:rsidR="004844CC">
        <w:t xml:space="preserve">aplicativo tenga la capacidad de </w:t>
      </w:r>
      <w:r w:rsidR="00392DFF">
        <w:t xml:space="preserve">escalar y agregar las clases concretas que se consideren pertinentes dependiendo del modelo de argumentos que se desee utilizar. La clase abstracta </w:t>
      </w:r>
      <w:proofErr w:type="spellStart"/>
      <w:r w:rsidR="00392DFF" w:rsidRPr="00FB32ED">
        <w:rPr>
          <w:b/>
          <w:bCs/>
        </w:rPr>
        <w:t>Arguments</w:t>
      </w:r>
      <w:proofErr w:type="spellEnd"/>
      <w:r w:rsidR="00392DFF">
        <w:t xml:space="preserve"> contiene cuatro métodos básicos para la gestión de los argumentos ingresados en la </w:t>
      </w:r>
      <w:r w:rsidR="00FB32ED">
        <w:t>ejecución</w:t>
      </w:r>
      <w:r w:rsidR="00392DFF">
        <w:t xml:space="preserve"> del programa, estos son:</w:t>
      </w:r>
    </w:p>
    <w:p w14:paraId="00CC531F" w14:textId="52870B16" w:rsidR="00E71D0E" w:rsidRDefault="00DB0B29" w:rsidP="00DB0B29">
      <w:pPr>
        <w:pStyle w:val="Prrafodelista"/>
        <w:numPr>
          <w:ilvl w:val="0"/>
          <w:numId w:val="5"/>
        </w:numPr>
      </w:pPr>
      <w:proofErr w:type="spellStart"/>
      <w:r w:rsidRPr="005611BB">
        <w:rPr>
          <w:b/>
          <w:bCs/>
        </w:rPr>
        <w:t>is_</w:t>
      </w:r>
      <w:proofErr w:type="gramStart"/>
      <w:r w:rsidRPr="005611BB">
        <w:rPr>
          <w:b/>
          <w:bCs/>
        </w:rPr>
        <w:t>generate</w:t>
      </w:r>
      <w:proofErr w:type="spellEnd"/>
      <w:r w:rsidRPr="005611BB">
        <w:rPr>
          <w:b/>
          <w:bCs/>
        </w:rPr>
        <w:t>(</w:t>
      </w:r>
      <w:proofErr w:type="gramEnd"/>
      <w:r w:rsidRPr="005611BB">
        <w:rPr>
          <w:b/>
          <w:bCs/>
        </w:rPr>
        <w:t>).</w:t>
      </w:r>
      <w:r>
        <w:t xml:space="preserve"> indica si se debe generar un </w:t>
      </w:r>
      <w:r w:rsidR="00B27D6F">
        <w:t xml:space="preserve">nuevo </w:t>
      </w:r>
      <w:r>
        <w:t>conjunto de dat</w:t>
      </w:r>
      <w:r w:rsidR="00B27D6F">
        <w:t>os</w:t>
      </w:r>
    </w:p>
    <w:p w14:paraId="24746670" w14:textId="7709C4E0" w:rsidR="004844CC" w:rsidRPr="004844CC" w:rsidRDefault="004844CC" w:rsidP="004844CC">
      <w:pPr>
        <w:pStyle w:val="Prrafodelista"/>
        <w:numPr>
          <w:ilvl w:val="0"/>
          <w:numId w:val="5"/>
        </w:numPr>
        <w:rPr>
          <w:lang w:val="es-419"/>
        </w:rPr>
      </w:pPr>
      <w:proofErr w:type="spellStart"/>
      <w:r w:rsidRPr="005611BB">
        <w:rPr>
          <w:b/>
          <w:bCs/>
          <w:lang w:val="es-419"/>
        </w:rPr>
        <w:t>is_debug_</w:t>
      </w:r>
      <w:proofErr w:type="gramStart"/>
      <w:r w:rsidRPr="005611BB">
        <w:rPr>
          <w:b/>
          <w:bCs/>
          <w:lang w:val="es-419"/>
        </w:rPr>
        <w:t>enable</w:t>
      </w:r>
      <w:proofErr w:type="spellEnd"/>
      <w:r w:rsidRPr="005611BB">
        <w:rPr>
          <w:b/>
          <w:bCs/>
          <w:lang w:val="es-419"/>
        </w:rPr>
        <w:t>(</w:t>
      </w:r>
      <w:proofErr w:type="gramEnd"/>
      <w:r w:rsidRPr="005611BB">
        <w:rPr>
          <w:b/>
          <w:bCs/>
          <w:lang w:val="es-419"/>
        </w:rPr>
        <w:t>):</w:t>
      </w:r>
      <w:r w:rsidRPr="00777F4B">
        <w:rPr>
          <w:lang w:val="es-419"/>
        </w:rPr>
        <w:t xml:space="preserve"> </w:t>
      </w:r>
      <w:r w:rsidR="001C74A0">
        <w:rPr>
          <w:lang w:val="es-419"/>
        </w:rPr>
        <w:t>indica</w:t>
      </w:r>
      <w:r w:rsidRPr="00777F4B">
        <w:rPr>
          <w:lang w:val="es-419"/>
        </w:rPr>
        <w:t xml:space="preserve"> si el </w:t>
      </w:r>
      <w:r>
        <w:rPr>
          <w:lang w:val="es-419"/>
        </w:rPr>
        <w:t>usuario desea que el programa se ejecute en modo de depuración</w:t>
      </w:r>
      <w:r w:rsidR="001C74A0">
        <w:rPr>
          <w:lang w:val="es-419"/>
        </w:rPr>
        <w:t>, esto habilita la salida de texto que permite la visualización de las operaciones que se están ejecutando.</w:t>
      </w:r>
    </w:p>
    <w:p w14:paraId="06F77F06" w14:textId="5632F0BD" w:rsidR="00C46D8E" w:rsidRDefault="00C46D8E" w:rsidP="00DB0B29">
      <w:pPr>
        <w:pStyle w:val="Prrafodelista"/>
        <w:numPr>
          <w:ilvl w:val="0"/>
          <w:numId w:val="5"/>
        </w:numPr>
      </w:pPr>
      <w:proofErr w:type="spellStart"/>
      <w:r w:rsidRPr="005611BB">
        <w:rPr>
          <w:b/>
          <w:bCs/>
        </w:rPr>
        <w:t>get-</w:t>
      </w:r>
      <w:proofErr w:type="gramStart"/>
      <w:r w:rsidRPr="005611BB">
        <w:rPr>
          <w:b/>
          <w:bCs/>
        </w:rPr>
        <w:t>arguments</w:t>
      </w:r>
      <w:proofErr w:type="spellEnd"/>
      <w:r w:rsidRPr="005611BB">
        <w:rPr>
          <w:b/>
          <w:bCs/>
        </w:rPr>
        <w:t>(</w:t>
      </w:r>
      <w:proofErr w:type="gramEnd"/>
      <w:r w:rsidRPr="005611BB">
        <w:rPr>
          <w:b/>
          <w:bCs/>
        </w:rPr>
        <w:t>):</w:t>
      </w:r>
      <w:r>
        <w:t xml:space="preserve"> retorna un</w:t>
      </w:r>
      <w:r w:rsidR="00777F4B">
        <w:t xml:space="preserve">a instancia de tipo </w:t>
      </w:r>
      <w:proofErr w:type="spellStart"/>
      <w:r w:rsidR="00777F4B" w:rsidRPr="00FB32ED">
        <w:rPr>
          <w:b/>
          <w:bCs/>
        </w:rPr>
        <w:t>ArgumentParser</w:t>
      </w:r>
      <w:proofErr w:type="spellEnd"/>
      <w:r w:rsidR="00777F4B">
        <w:t xml:space="preserve"> la cual contiene</w:t>
      </w:r>
      <w:r>
        <w:t xml:space="preserve"> los argumentos ingresados por </w:t>
      </w:r>
      <w:r w:rsidR="00777F4B">
        <w:t>el usuario en la línea de comandos al momento de la ejecución del programa.</w:t>
      </w:r>
    </w:p>
    <w:p w14:paraId="7B4A6D34" w14:textId="39B13B13" w:rsidR="004844CC" w:rsidRDefault="004844CC" w:rsidP="004844CC">
      <w:pPr>
        <w:pStyle w:val="Prrafodelista"/>
        <w:numPr>
          <w:ilvl w:val="0"/>
          <w:numId w:val="5"/>
        </w:numPr>
      </w:pPr>
      <w:proofErr w:type="spellStart"/>
      <w:r w:rsidRPr="005611BB">
        <w:rPr>
          <w:b/>
          <w:bCs/>
        </w:rPr>
        <w:t>get_</w:t>
      </w:r>
      <w:proofErr w:type="gramStart"/>
      <w:r w:rsidRPr="005611BB">
        <w:rPr>
          <w:b/>
          <w:bCs/>
        </w:rPr>
        <w:t>iterations</w:t>
      </w:r>
      <w:proofErr w:type="spellEnd"/>
      <w:r w:rsidRPr="005611BB">
        <w:rPr>
          <w:b/>
          <w:bCs/>
        </w:rPr>
        <w:t>(</w:t>
      </w:r>
      <w:proofErr w:type="gramEnd"/>
      <w:r w:rsidRPr="005611BB">
        <w:rPr>
          <w:b/>
          <w:bCs/>
        </w:rPr>
        <w:t>).</w:t>
      </w:r>
      <w:r>
        <w:t xml:space="preserve"> Retorna la cantidad de iteraciones que definió el usuario, con este valor se define cuantas veces se debe ejecutar cada algoritmo</w:t>
      </w:r>
    </w:p>
    <w:p w14:paraId="1FB35A9C" w14:textId="77777777" w:rsidR="00580996" w:rsidRDefault="00580996" w:rsidP="0012143F">
      <w:pPr>
        <w:rPr>
          <w:lang w:val="es-419"/>
        </w:rPr>
      </w:pPr>
    </w:p>
    <w:p w14:paraId="42179770" w14:textId="4B1F8737" w:rsidR="00DA1D4B" w:rsidRDefault="005611BB" w:rsidP="0012143F">
      <w:pPr>
        <w:rPr>
          <w:lang w:val="es-419"/>
        </w:rPr>
      </w:pPr>
      <w:r>
        <w:rPr>
          <w:lang w:val="es-419"/>
        </w:rPr>
        <w:t>Debido a que</w:t>
      </w:r>
      <w:r w:rsidR="00580996">
        <w:rPr>
          <w:lang w:val="es-419"/>
        </w:rPr>
        <w:t xml:space="preserve"> </w:t>
      </w:r>
      <w:r>
        <w:rPr>
          <w:lang w:val="es-419"/>
        </w:rPr>
        <w:t xml:space="preserve">el programa se ejecuta por línea de comandos, se tiene la clase concreta </w:t>
      </w:r>
      <w:proofErr w:type="spellStart"/>
      <w:r w:rsidRPr="00FB32ED">
        <w:rPr>
          <w:b/>
          <w:bCs/>
          <w:lang w:val="es-419"/>
        </w:rPr>
        <w:t>Arguments_command_line</w:t>
      </w:r>
      <w:proofErr w:type="spellEnd"/>
      <w:r>
        <w:rPr>
          <w:lang w:val="es-419"/>
        </w:rPr>
        <w:t xml:space="preserve"> la cual se encarga de implementar los métodos heredados de la clase padre y además </w:t>
      </w:r>
      <w:r w:rsidR="00392DFF">
        <w:rPr>
          <w:lang w:val="es-419"/>
        </w:rPr>
        <w:t>de eso realiza la configuración del menú de ayuda para el usuario</w:t>
      </w:r>
      <w:r w:rsidR="00DA1D4B">
        <w:rPr>
          <w:lang w:val="es-419"/>
        </w:rPr>
        <w:t>, e</w:t>
      </w:r>
      <w:r w:rsidR="00F55AC8">
        <w:rPr>
          <w:lang w:val="es-419"/>
        </w:rPr>
        <w:t>n este menú se tiene información básica de los argumentos que son admitidos</w:t>
      </w:r>
      <w:r w:rsidR="009114B2">
        <w:rPr>
          <w:lang w:val="es-419"/>
        </w:rPr>
        <w:t xml:space="preserve"> </w:t>
      </w:r>
      <w:r w:rsidR="00F55AC8">
        <w:rPr>
          <w:lang w:val="es-419"/>
        </w:rPr>
        <w:t>en el proceso de ejecución del aplicativo</w:t>
      </w:r>
    </w:p>
    <w:p w14:paraId="522B1EA3" w14:textId="77777777" w:rsidR="00DA1D4B" w:rsidRDefault="00DA1D4B" w:rsidP="0012143F">
      <w:pPr>
        <w:rPr>
          <w:lang w:val="es-419"/>
        </w:rPr>
      </w:pPr>
    </w:p>
    <w:p w14:paraId="48E9D32B" w14:textId="301A0B85" w:rsidR="0012143F" w:rsidRDefault="00DA1D4B" w:rsidP="0012143F">
      <w:pPr>
        <w:rPr>
          <w:lang w:val="es-419"/>
        </w:rPr>
      </w:pPr>
      <w:r>
        <w:rPr>
          <w:lang w:val="es-419"/>
        </w:rPr>
        <w:t>Argumentos opcionales</w:t>
      </w:r>
      <w:r w:rsidR="002A69A9">
        <w:rPr>
          <w:lang w:val="es-419"/>
        </w:rPr>
        <w:t>:</w:t>
      </w:r>
    </w:p>
    <w:p w14:paraId="5C617F60" w14:textId="77777777" w:rsidR="00FB32ED" w:rsidRPr="00FB32ED" w:rsidRDefault="002A69A9" w:rsidP="002A69A9">
      <w:pPr>
        <w:pStyle w:val="Prrafodelista"/>
        <w:numPr>
          <w:ilvl w:val="0"/>
          <w:numId w:val="5"/>
        </w:numPr>
        <w:rPr>
          <w:b/>
          <w:bCs/>
          <w:lang w:val="es-419"/>
        </w:rPr>
      </w:pPr>
      <w:r w:rsidRPr="00FB32ED">
        <w:rPr>
          <w:b/>
          <w:bCs/>
          <w:lang w:val="es-419"/>
        </w:rPr>
        <w:t>[-h</w:t>
      </w:r>
      <w:r w:rsidR="00481C7B" w:rsidRPr="00FB32ED">
        <w:rPr>
          <w:b/>
          <w:bCs/>
          <w:lang w:val="es-419"/>
        </w:rPr>
        <w:t>, --</w:t>
      </w:r>
      <w:proofErr w:type="spellStart"/>
      <w:r w:rsidR="00481C7B" w:rsidRPr="00FB32ED">
        <w:rPr>
          <w:b/>
          <w:bCs/>
          <w:lang w:val="es-419"/>
        </w:rPr>
        <w:t>help</w:t>
      </w:r>
      <w:proofErr w:type="spellEnd"/>
      <w:r w:rsidRPr="00FB32ED">
        <w:rPr>
          <w:b/>
          <w:bCs/>
          <w:lang w:val="es-419"/>
        </w:rPr>
        <w:t xml:space="preserve">]. </w:t>
      </w:r>
    </w:p>
    <w:p w14:paraId="5B428CC4" w14:textId="5E48B02A" w:rsidR="002A69A9" w:rsidRPr="002A69A9" w:rsidRDefault="009114B2" w:rsidP="00FB32ED">
      <w:pPr>
        <w:pStyle w:val="Prrafodelista"/>
        <w:rPr>
          <w:lang w:val="es-419"/>
        </w:rPr>
      </w:pPr>
      <w:r>
        <w:rPr>
          <w:lang w:val="es-419"/>
        </w:rPr>
        <w:t>Permite visualizar</w:t>
      </w:r>
      <w:r w:rsidR="002A69A9" w:rsidRPr="002A69A9">
        <w:rPr>
          <w:lang w:val="es-419"/>
        </w:rPr>
        <w:t xml:space="preserve"> el </w:t>
      </w:r>
      <w:r w:rsidR="004A429A">
        <w:rPr>
          <w:lang w:val="es-419"/>
        </w:rPr>
        <w:t>mensaje</w:t>
      </w:r>
      <w:r w:rsidR="002A69A9" w:rsidRPr="002A69A9">
        <w:rPr>
          <w:lang w:val="es-419"/>
        </w:rPr>
        <w:t xml:space="preserve"> de ayuda</w:t>
      </w:r>
    </w:p>
    <w:p w14:paraId="4416A32D" w14:textId="77777777" w:rsidR="00FB32ED" w:rsidRPr="00FB32ED" w:rsidRDefault="002A69A9" w:rsidP="002A69A9">
      <w:pPr>
        <w:pStyle w:val="Prrafodelista"/>
        <w:numPr>
          <w:ilvl w:val="0"/>
          <w:numId w:val="5"/>
        </w:numPr>
        <w:rPr>
          <w:b/>
          <w:bCs/>
          <w:lang w:val="es-419"/>
        </w:rPr>
      </w:pPr>
      <w:r w:rsidRPr="00FB32ED">
        <w:rPr>
          <w:b/>
          <w:bCs/>
          <w:lang w:val="es-419"/>
        </w:rPr>
        <w:t>[</w:t>
      </w:r>
      <w:r w:rsidR="000612F6" w:rsidRPr="00FB32ED">
        <w:rPr>
          <w:b/>
          <w:bCs/>
          <w:lang w:val="es-419"/>
        </w:rPr>
        <w:t>-i ITERATIONS, --</w:t>
      </w:r>
      <w:proofErr w:type="spellStart"/>
      <w:r w:rsidR="000612F6" w:rsidRPr="00FB32ED">
        <w:rPr>
          <w:b/>
          <w:bCs/>
          <w:lang w:val="es-419"/>
        </w:rPr>
        <w:t>iterations</w:t>
      </w:r>
      <w:proofErr w:type="spellEnd"/>
      <w:r w:rsidR="000612F6" w:rsidRPr="00FB32ED">
        <w:rPr>
          <w:b/>
          <w:bCs/>
          <w:lang w:val="es-419"/>
        </w:rPr>
        <w:t xml:space="preserve"> ITERATIONS</w:t>
      </w:r>
      <w:r w:rsidRPr="00FB32ED">
        <w:rPr>
          <w:b/>
          <w:bCs/>
          <w:lang w:val="es-419"/>
        </w:rPr>
        <w:t xml:space="preserve">] </w:t>
      </w:r>
    </w:p>
    <w:p w14:paraId="7E3FCD15" w14:textId="3267F52E" w:rsidR="002A69A9" w:rsidRPr="002A69A9" w:rsidRDefault="009114B2" w:rsidP="00FB32ED">
      <w:pPr>
        <w:pStyle w:val="Prrafodelista"/>
        <w:rPr>
          <w:lang w:val="es-419"/>
        </w:rPr>
      </w:pPr>
      <w:r>
        <w:rPr>
          <w:lang w:val="es-419"/>
        </w:rPr>
        <w:t xml:space="preserve">Con esta bandera se permite indicar el </w:t>
      </w:r>
      <w:r w:rsidR="00C433BC" w:rsidRPr="002A69A9">
        <w:rPr>
          <w:lang w:val="es-419"/>
        </w:rPr>
        <w:t>número</w:t>
      </w:r>
      <w:r w:rsidR="002A69A9" w:rsidRPr="002A69A9">
        <w:rPr>
          <w:lang w:val="es-419"/>
        </w:rPr>
        <w:t xml:space="preserve"> de </w:t>
      </w:r>
      <w:r>
        <w:rPr>
          <w:lang w:val="es-419"/>
        </w:rPr>
        <w:t xml:space="preserve">iteraciones que se debe utilizar al momento de ejecutar cada algoritmo con cada </w:t>
      </w:r>
      <w:r w:rsidR="002A69A9" w:rsidRPr="002A69A9">
        <w:rPr>
          <w:lang w:val="es-419"/>
        </w:rPr>
        <w:t>archiv</w:t>
      </w:r>
      <w:r w:rsidR="00481C7B">
        <w:rPr>
          <w:lang w:val="es-419"/>
        </w:rPr>
        <w:t>o de mochila disponible</w:t>
      </w:r>
      <w:r>
        <w:rPr>
          <w:lang w:val="es-419"/>
        </w:rPr>
        <w:t xml:space="preserve">. </w:t>
      </w:r>
      <w:r w:rsidR="00F33D99">
        <w:rPr>
          <w:lang w:val="es-419"/>
        </w:rPr>
        <w:t>Por defecto se toma el valor 31</w:t>
      </w:r>
    </w:p>
    <w:p w14:paraId="22833A40" w14:textId="77777777" w:rsidR="00FB32ED" w:rsidRPr="00FB32ED" w:rsidRDefault="002A69A9" w:rsidP="002A69A9">
      <w:pPr>
        <w:pStyle w:val="Prrafodelista"/>
        <w:numPr>
          <w:ilvl w:val="0"/>
          <w:numId w:val="5"/>
        </w:numPr>
        <w:rPr>
          <w:b/>
          <w:bCs/>
          <w:lang w:val="es-419"/>
        </w:rPr>
      </w:pPr>
      <w:r w:rsidRPr="00FB32ED">
        <w:rPr>
          <w:b/>
          <w:bCs/>
          <w:lang w:val="es-419"/>
        </w:rPr>
        <w:t>[-d</w:t>
      </w:r>
      <w:r w:rsidR="00481C7B" w:rsidRPr="00FB32ED">
        <w:rPr>
          <w:b/>
          <w:bCs/>
          <w:lang w:val="es-419"/>
        </w:rPr>
        <w:t>, --</w:t>
      </w:r>
      <w:proofErr w:type="spellStart"/>
      <w:r w:rsidR="00481C7B" w:rsidRPr="00FB32ED">
        <w:rPr>
          <w:b/>
          <w:bCs/>
          <w:lang w:val="es-419"/>
        </w:rPr>
        <w:t>debug</w:t>
      </w:r>
      <w:proofErr w:type="spellEnd"/>
      <w:r w:rsidRPr="00FB32ED">
        <w:rPr>
          <w:b/>
          <w:bCs/>
          <w:lang w:val="es-419"/>
        </w:rPr>
        <w:t xml:space="preserve">] </w:t>
      </w:r>
    </w:p>
    <w:p w14:paraId="01BFD14D" w14:textId="337ECCCA" w:rsidR="002A69A9" w:rsidRDefault="00481C7B" w:rsidP="00FB32ED">
      <w:pPr>
        <w:pStyle w:val="Prrafodelista"/>
        <w:rPr>
          <w:lang w:val="es-419"/>
        </w:rPr>
      </w:pPr>
      <w:r w:rsidRPr="00481C7B">
        <w:rPr>
          <w:lang w:val="es-419"/>
        </w:rPr>
        <w:t xml:space="preserve">le indica al programa que habilite la salida de texto </w:t>
      </w:r>
      <w:r>
        <w:rPr>
          <w:lang w:val="es-419"/>
        </w:rPr>
        <w:t xml:space="preserve">a modo de </w:t>
      </w:r>
      <w:r w:rsidR="000612F6">
        <w:rPr>
          <w:lang w:val="es-419"/>
        </w:rPr>
        <w:t>información</w:t>
      </w:r>
      <w:r w:rsidR="00C433BC">
        <w:rPr>
          <w:lang w:val="es-419"/>
        </w:rPr>
        <w:t xml:space="preserve"> para poder realizar una depuración</w:t>
      </w:r>
    </w:p>
    <w:p w14:paraId="048AC10E" w14:textId="77777777" w:rsidR="00FB32ED" w:rsidRPr="00FB32ED" w:rsidRDefault="000612F6" w:rsidP="002A69A9">
      <w:pPr>
        <w:pStyle w:val="Prrafodelista"/>
        <w:numPr>
          <w:ilvl w:val="0"/>
          <w:numId w:val="5"/>
        </w:numPr>
        <w:rPr>
          <w:b/>
          <w:bCs/>
          <w:lang w:val="es-419"/>
        </w:rPr>
      </w:pPr>
      <w:r w:rsidRPr="00FB32ED">
        <w:rPr>
          <w:b/>
          <w:bCs/>
          <w:lang w:val="es-419"/>
        </w:rPr>
        <w:t>[-</w:t>
      </w:r>
      <w:proofErr w:type="spellStart"/>
      <w:r w:rsidRPr="00FB32ED">
        <w:rPr>
          <w:b/>
          <w:bCs/>
          <w:lang w:val="es-419"/>
        </w:rPr>
        <w:t>fl</w:t>
      </w:r>
      <w:proofErr w:type="spellEnd"/>
      <w:r w:rsidRPr="00FB32ED">
        <w:rPr>
          <w:b/>
          <w:bCs/>
          <w:lang w:val="es-419"/>
        </w:rPr>
        <w:t xml:space="preserve"> FILE, --file FILE]</w:t>
      </w:r>
      <w:r w:rsidR="00C433BC" w:rsidRPr="00FB32ED">
        <w:rPr>
          <w:b/>
          <w:bCs/>
          <w:lang w:val="es-419"/>
        </w:rPr>
        <w:t xml:space="preserve"> </w:t>
      </w:r>
    </w:p>
    <w:p w14:paraId="27BCBAFB" w14:textId="6D4BE5A9" w:rsidR="000612F6" w:rsidRPr="00481C7B" w:rsidRDefault="00F33D99" w:rsidP="00FB32ED">
      <w:pPr>
        <w:pStyle w:val="Prrafodelista"/>
        <w:rPr>
          <w:lang w:val="es-419"/>
        </w:rPr>
      </w:pPr>
      <w:r>
        <w:rPr>
          <w:lang w:val="es-419"/>
        </w:rPr>
        <w:lastRenderedPageBreak/>
        <w:t>Con esta bandera se permite indicar</w:t>
      </w:r>
      <w:r>
        <w:rPr>
          <w:lang w:val="es-419"/>
        </w:rPr>
        <w:t xml:space="preserve"> </w:t>
      </w:r>
      <w:r w:rsidR="00C433BC">
        <w:rPr>
          <w:lang w:val="es-419"/>
        </w:rPr>
        <w:t>el nombre o ubicación de un archivo con</w:t>
      </w:r>
      <w:r w:rsidR="00962C31">
        <w:rPr>
          <w:lang w:val="es-419"/>
        </w:rPr>
        <w:t xml:space="preserve"> la información de una mochila a evaluar. </w:t>
      </w:r>
    </w:p>
    <w:p w14:paraId="1FC0A770" w14:textId="77777777" w:rsidR="00FB32ED" w:rsidRPr="00FB32ED" w:rsidRDefault="002A69A9" w:rsidP="00D31E81">
      <w:pPr>
        <w:pStyle w:val="Prrafodelista"/>
        <w:numPr>
          <w:ilvl w:val="0"/>
          <w:numId w:val="5"/>
        </w:numPr>
        <w:rPr>
          <w:b/>
          <w:bCs/>
          <w:lang w:val="es-419"/>
        </w:rPr>
      </w:pPr>
      <w:r w:rsidRPr="00FB32ED">
        <w:rPr>
          <w:b/>
          <w:bCs/>
          <w:lang w:val="es-419"/>
        </w:rPr>
        <w:t>[</w:t>
      </w:r>
      <w:r w:rsidR="000612F6" w:rsidRPr="00FB32ED">
        <w:rPr>
          <w:b/>
          <w:bCs/>
          <w:lang w:val="es-419"/>
        </w:rPr>
        <w:t>-</w:t>
      </w:r>
      <w:proofErr w:type="spellStart"/>
      <w:r w:rsidR="000612F6" w:rsidRPr="00FB32ED">
        <w:rPr>
          <w:b/>
          <w:bCs/>
          <w:lang w:val="es-419"/>
        </w:rPr>
        <w:t>fd</w:t>
      </w:r>
      <w:proofErr w:type="spellEnd"/>
      <w:r w:rsidR="000612F6" w:rsidRPr="00FB32ED">
        <w:rPr>
          <w:b/>
          <w:bCs/>
          <w:lang w:val="es-419"/>
        </w:rPr>
        <w:t xml:space="preserve"> FOLDER, --folder FOLDER</w:t>
      </w:r>
      <w:r w:rsidRPr="00FB32ED">
        <w:rPr>
          <w:b/>
          <w:bCs/>
          <w:lang w:val="es-419"/>
        </w:rPr>
        <w:t xml:space="preserve">] </w:t>
      </w:r>
    </w:p>
    <w:p w14:paraId="6BB4EBAE" w14:textId="1BBE6C6B" w:rsidR="00DA1D4B" w:rsidRPr="00D31E81" w:rsidRDefault="00F33D99" w:rsidP="00FB32ED">
      <w:pPr>
        <w:pStyle w:val="Prrafodelista"/>
        <w:rPr>
          <w:lang w:val="es-419"/>
        </w:rPr>
      </w:pPr>
      <w:r>
        <w:rPr>
          <w:lang w:val="es-419"/>
        </w:rPr>
        <w:t>Con esta bandera se permite indicar</w:t>
      </w:r>
      <w:r w:rsidRPr="00962C31">
        <w:rPr>
          <w:lang w:val="es-419"/>
        </w:rPr>
        <w:t xml:space="preserve"> </w:t>
      </w:r>
      <w:r w:rsidR="00962C31" w:rsidRPr="00962C31">
        <w:rPr>
          <w:lang w:val="es-419"/>
        </w:rPr>
        <w:t xml:space="preserve">el nombre o </w:t>
      </w:r>
      <w:r w:rsidR="00FB32ED" w:rsidRPr="00962C31">
        <w:rPr>
          <w:lang w:val="es-419"/>
        </w:rPr>
        <w:t>ubicación</w:t>
      </w:r>
      <w:r w:rsidR="00962C31" w:rsidRPr="00962C31">
        <w:rPr>
          <w:lang w:val="es-419"/>
        </w:rPr>
        <w:t xml:space="preserve"> de</w:t>
      </w:r>
      <w:r w:rsidR="00962C31">
        <w:rPr>
          <w:lang w:val="es-419"/>
        </w:rPr>
        <w:t xml:space="preserve"> una carpeta que contenga </w:t>
      </w:r>
      <w:r w:rsidR="00D31E81">
        <w:rPr>
          <w:lang w:val="es-419"/>
        </w:rPr>
        <w:t xml:space="preserve">archivos con la información de las mochilas que se desean evaluar. </w:t>
      </w:r>
    </w:p>
    <w:p w14:paraId="6F5BFE96" w14:textId="77777777" w:rsidR="00DA1D4B" w:rsidRDefault="00DA1D4B" w:rsidP="00DA1D4B">
      <w:pPr>
        <w:rPr>
          <w:lang w:val="es-419"/>
        </w:rPr>
      </w:pPr>
    </w:p>
    <w:p w14:paraId="30E82EDD" w14:textId="026171EB" w:rsidR="00DA1D4B" w:rsidRDefault="00DA1D4B" w:rsidP="00DA1D4B">
      <w:pPr>
        <w:rPr>
          <w:lang w:val="es-419"/>
        </w:rPr>
      </w:pPr>
      <w:r>
        <w:rPr>
          <w:lang w:val="es-419"/>
        </w:rPr>
        <w:t xml:space="preserve">Subcomandos </w:t>
      </w:r>
    </w:p>
    <w:p w14:paraId="50892783" w14:textId="38BDA2AF" w:rsidR="00D24FEA" w:rsidRPr="00D24FEA" w:rsidRDefault="00DA1D4B" w:rsidP="00DA1D4B">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128B3AF5" w14:textId="713A2146" w:rsidR="00DA1D4B" w:rsidRPr="00C433BC" w:rsidRDefault="00F262A9" w:rsidP="00D24FEA">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5A4116">
        <w:rPr>
          <w:lang w:val="es-419"/>
        </w:rPr>
        <w:t>l conjunto de datos. S</w:t>
      </w:r>
      <w:r w:rsidR="00C433BC" w:rsidRPr="00C433BC">
        <w:rPr>
          <w:lang w:val="es-419"/>
        </w:rPr>
        <w:t>e profundiza en el ap</w:t>
      </w:r>
      <w:r w:rsidR="00C433BC">
        <w:rPr>
          <w:lang w:val="es-419"/>
        </w:rPr>
        <w:t>artado correspondiente al módulo generador</w:t>
      </w:r>
    </w:p>
    <w:p w14:paraId="38FBDA08" w14:textId="77777777" w:rsidR="00DA1D4B" w:rsidRPr="00DA1D4B" w:rsidRDefault="00DA1D4B" w:rsidP="00DA1D4B">
      <w:pPr>
        <w:rPr>
          <w:lang w:val="es-419"/>
        </w:rPr>
      </w:pPr>
    </w:p>
    <w:p w14:paraId="0B781307" w14:textId="77777777" w:rsidR="00392DFF" w:rsidRPr="00DA1D4B" w:rsidRDefault="00392DFF" w:rsidP="0012143F">
      <w:pPr>
        <w:rPr>
          <w:lang w:val="es-419"/>
        </w:rPr>
      </w:pPr>
    </w:p>
    <w:p w14:paraId="5872836D" w14:textId="7CC49F16" w:rsidR="0012143F" w:rsidRDefault="0012143F"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 xml:space="preserve">3.1.2.1 </w:t>
      </w:r>
      <w:r>
        <w:rPr>
          <w:rFonts w:ascii="Arial" w:hAnsi="Arial" w:cs="Arial"/>
          <w:b/>
          <w:bCs/>
          <w:i w:val="0"/>
          <w:iCs w:val="0"/>
          <w:color w:val="000000" w:themeColor="text1"/>
        </w:rPr>
        <w:t>S</w:t>
      </w:r>
      <w:r w:rsidRPr="0012143F">
        <w:rPr>
          <w:rFonts w:ascii="Arial" w:hAnsi="Arial" w:cs="Arial"/>
          <w:b/>
          <w:bCs/>
          <w:i w:val="0"/>
          <w:iCs w:val="0"/>
          <w:color w:val="000000" w:themeColor="text1"/>
        </w:rPr>
        <w:t xml:space="preserve">ubmódulo </w:t>
      </w:r>
      <w:r w:rsidR="00E71D0E">
        <w:rPr>
          <w:rFonts w:ascii="Arial" w:hAnsi="Arial" w:cs="Arial"/>
          <w:b/>
          <w:bCs/>
          <w:i w:val="0"/>
          <w:iCs w:val="0"/>
          <w:color w:val="000000" w:themeColor="text1"/>
        </w:rPr>
        <w:t>principal (</w:t>
      </w:r>
      <w:proofErr w:type="spellStart"/>
      <w:r w:rsidR="00E71D0E">
        <w:rPr>
          <w:rFonts w:ascii="Arial" w:hAnsi="Arial" w:cs="Arial"/>
          <w:b/>
          <w:bCs/>
          <w:i w:val="0"/>
          <w:iCs w:val="0"/>
          <w:color w:val="000000" w:themeColor="text1"/>
        </w:rPr>
        <w:t>main</w:t>
      </w:r>
      <w:proofErr w:type="spellEnd"/>
      <w:r w:rsidR="00E71D0E">
        <w:rPr>
          <w:rFonts w:ascii="Arial" w:hAnsi="Arial" w:cs="Arial"/>
          <w:b/>
          <w:bCs/>
          <w:i w:val="0"/>
          <w:iCs w:val="0"/>
          <w:color w:val="000000" w:themeColor="text1"/>
        </w:rPr>
        <w:t>)</w:t>
      </w:r>
    </w:p>
    <w:p w14:paraId="1E18151E" w14:textId="59536670" w:rsidR="00C77AAD" w:rsidRDefault="009671B2" w:rsidP="00C77AAD">
      <w:r>
        <w:t xml:space="preserve">Las clases </w:t>
      </w:r>
      <w:proofErr w:type="spellStart"/>
      <w:r w:rsidRPr="009671B2">
        <w:rPr>
          <w:b/>
          <w:bCs/>
        </w:rPr>
        <w:t>main</w:t>
      </w:r>
      <w:proofErr w:type="spellEnd"/>
      <w:r>
        <w:t xml:space="preserve"> y </w:t>
      </w:r>
      <w:proofErr w:type="spellStart"/>
      <w:r w:rsidRPr="009671B2">
        <w:rPr>
          <w:b/>
          <w:bCs/>
        </w:rPr>
        <w:t>evaluate</w:t>
      </w:r>
      <w:proofErr w:type="spellEnd"/>
      <w:r>
        <w:t xml:space="preserve"> se encargan de orquestar todo el funcionamiento del marc</w:t>
      </w:r>
      <w:r w:rsidR="00C041CB">
        <w:t>o</w:t>
      </w:r>
      <w:r>
        <w:t xml:space="preserve"> de trabajo, entre sus funciones principales se encuentran:</w:t>
      </w:r>
    </w:p>
    <w:p w14:paraId="49180B82" w14:textId="0AADBB88" w:rsidR="009671B2" w:rsidRDefault="00D70DCD" w:rsidP="009671B2">
      <w:pPr>
        <w:pStyle w:val="Prrafodelista"/>
        <w:numPr>
          <w:ilvl w:val="0"/>
          <w:numId w:val="5"/>
        </w:numPr>
      </w:pPr>
      <w:r>
        <w:t>G</w:t>
      </w:r>
      <w:r w:rsidR="009671B2">
        <w:t>estionar los algoritmos que serán objeto de pruebas</w:t>
      </w:r>
      <w:r>
        <w:t>.</w:t>
      </w:r>
    </w:p>
    <w:p w14:paraId="7D22B656" w14:textId="60100B79" w:rsidR="009671B2" w:rsidRDefault="00D70DCD" w:rsidP="009671B2">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51AD5CA1" w14:textId="1535D3F2" w:rsidR="004C5518" w:rsidRDefault="00D70DCD" w:rsidP="004C5518">
      <w:pPr>
        <w:pStyle w:val="Prrafodelista"/>
        <w:numPr>
          <w:ilvl w:val="0"/>
          <w:numId w:val="5"/>
        </w:numPr>
      </w:pPr>
      <w:r>
        <w:t>Coordinar la ejecución de todas las instancias de los algoritmos seleccionados de acuerdo a los parámetros ingresados por el usuario.</w:t>
      </w:r>
    </w:p>
    <w:p w14:paraId="4D1098D8" w14:textId="19183496" w:rsidR="004C5518" w:rsidRDefault="004C5518" w:rsidP="004C5518"/>
    <w:p w14:paraId="3B3EDCDD" w14:textId="70B56FE0" w:rsidR="004C5518" w:rsidRPr="005A4116" w:rsidRDefault="004C5518" w:rsidP="004C5518">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62200A">
        <w:rPr>
          <w:rFonts w:ascii="Arial" w:hAnsi="Arial" w:cs="Arial"/>
          <w:b/>
          <w:bCs/>
          <w:color w:val="000000" w:themeColor="text1"/>
          <w:sz w:val="22"/>
          <w:szCs w:val="22"/>
        </w:rPr>
        <w:t>3</w:t>
      </w:r>
      <w:r w:rsidRPr="005A4116">
        <w:rPr>
          <w:rFonts w:ascii="Arial" w:hAnsi="Arial" w:cs="Arial"/>
          <w:b/>
          <w:bCs/>
          <w:color w:val="000000" w:themeColor="text1"/>
          <w:sz w:val="22"/>
          <w:szCs w:val="22"/>
        </w:rPr>
        <w:t xml:space="preserve"> Modulo generador</w:t>
      </w:r>
    </w:p>
    <w:p w14:paraId="2A6919BD" w14:textId="413F0D9F" w:rsidR="004C5518" w:rsidRDefault="005853D8" w:rsidP="004C5518">
      <w:r>
        <w:t xml:space="preserve">En la </w:t>
      </w:r>
      <w:r w:rsidRPr="002D456C">
        <w:rPr>
          <w:highlight w:val="red"/>
        </w:rPr>
        <w:t>figura de abajo</w:t>
      </w:r>
      <w:r>
        <w:t xml:space="preserve"> se muestra el módulo generador encargado de generar el conjunto de datos pertinentes de acuerdo a la configuración ingresada por el usuario, en ella se puede observar que </w:t>
      </w:r>
      <w:r w:rsidR="0062200A">
        <w:t>se relacionan</w:t>
      </w:r>
      <w:r w:rsidR="002D456C">
        <w:t xml:space="preserve"> tres artefactos, easy.exe, médium.exe y hard.exe, estos artefactos son programas generadores de instancias </w:t>
      </w:r>
      <w:r w:rsidR="004C6D2B">
        <w:t xml:space="preserve">de mochila con los cuales </w:t>
      </w:r>
      <w:r w:rsidR="00D31E81">
        <w:t xml:space="preserve">permiten </w:t>
      </w:r>
      <w:r w:rsidR="004C6D2B">
        <w:t>crear los conjuntos de datos necesarios</w:t>
      </w:r>
      <w:r w:rsidR="00D31E81">
        <w:t>.</w:t>
      </w:r>
    </w:p>
    <w:p w14:paraId="352DCC58" w14:textId="3CA24771" w:rsidR="00D31E81" w:rsidRDefault="00D31E81" w:rsidP="004C5518"/>
    <w:p w14:paraId="389B93D1" w14:textId="5DEA9E2B" w:rsidR="00AD3BAB" w:rsidRDefault="00967F89" w:rsidP="00E96DCB">
      <w:pPr>
        <w:jc w:val="center"/>
      </w:pPr>
      <w:r>
        <w:rPr>
          <w:noProof/>
        </w:rPr>
        <w:drawing>
          <wp:inline distT="0" distB="0" distL="0" distR="0" wp14:anchorId="3A3D92AB" wp14:editId="18BE7712">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22755"/>
                    </a:xfrm>
                    <a:prstGeom prst="rect">
                      <a:avLst/>
                    </a:prstGeom>
                  </pic:spPr>
                </pic:pic>
              </a:graphicData>
            </a:graphic>
          </wp:inline>
        </w:drawing>
      </w:r>
    </w:p>
    <w:p w14:paraId="0CC2AD0B" w14:textId="2AFA5BD0" w:rsidR="00967F89" w:rsidRDefault="00967F89" w:rsidP="004C5518"/>
    <w:p w14:paraId="61A1063D" w14:textId="23306883" w:rsidR="0062200A" w:rsidRPr="0062200A" w:rsidRDefault="0062200A" w:rsidP="0062200A">
      <w:pPr>
        <w:rPr>
          <w:b/>
          <w:bCs/>
          <w:color w:val="000000" w:themeColor="text1"/>
        </w:rPr>
      </w:pPr>
      <w:r w:rsidRPr="0062200A">
        <w:rPr>
          <w:b/>
          <w:bCs/>
          <w:color w:val="000000" w:themeColor="text1"/>
        </w:rPr>
        <w:t>3.1.</w:t>
      </w:r>
      <w:r>
        <w:rPr>
          <w:b/>
          <w:bCs/>
          <w:color w:val="000000" w:themeColor="text1"/>
        </w:rPr>
        <w:t>3</w:t>
      </w:r>
      <w:r w:rsidRPr="0062200A">
        <w:rPr>
          <w:b/>
          <w:bCs/>
          <w:color w:val="000000" w:themeColor="text1"/>
        </w:rPr>
        <w:t xml:space="preserve">.1 </w:t>
      </w:r>
      <w:r w:rsidR="00BF033B">
        <w:rPr>
          <w:b/>
          <w:bCs/>
          <w:color w:val="000000" w:themeColor="text1"/>
        </w:rPr>
        <w:t>C</w:t>
      </w:r>
      <w:r w:rsidRPr="0062200A">
        <w:rPr>
          <w:b/>
          <w:bCs/>
          <w:color w:val="000000" w:themeColor="text1"/>
        </w:rPr>
        <w:t>onjunto de datos</w:t>
      </w:r>
    </w:p>
    <w:p w14:paraId="19F8EF47" w14:textId="37A1FA1D" w:rsidR="0062200A" w:rsidRDefault="00BF033B" w:rsidP="0062200A">
      <w:pPr>
        <w:rPr>
          <w:color w:val="000000" w:themeColor="text1"/>
        </w:rPr>
      </w:pPr>
      <w:r>
        <w:rPr>
          <w:color w:val="000000" w:themeColor="text1"/>
        </w:rPr>
        <w:t xml:space="preserve">para la realización de las pruebas es necesario contar con un conjunto de datos extenso y diverso, </w:t>
      </w:r>
      <w:r w:rsidR="001064E5">
        <w:rPr>
          <w:color w:val="000000" w:themeColor="text1"/>
        </w:rPr>
        <w:t>por ello se decidió tomar tres generadores de instancias de mochila</w:t>
      </w:r>
      <w:r w:rsidR="002607CF">
        <w:rPr>
          <w:color w:val="000000" w:themeColor="text1"/>
        </w:rPr>
        <w:t xml:space="preserve"> ampliamente reconocidos por la comunidad científica</w:t>
      </w:r>
      <w:r w:rsidR="00813F11">
        <w:rPr>
          <w:color w:val="000000" w:themeColor="text1"/>
        </w:rPr>
        <w:t xml:space="preserve"> </w:t>
      </w:r>
      <w:r w:rsidR="001E4BB5">
        <w:rPr>
          <w:color w:val="000000" w:themeColor="text1"/>
        </w:rPr>
        <w:t xml:space="preserve">y </w:t>
      </w:r>
      <w:r w:rsidR="00813F11">
        <w:rPr>
          <w:color w:val="000000" w:themeColor="text1"/>
        </w:rPr>
        <w:t xml:space="preserve">disponibles en </w:t>
      </w:r>
      <w:r w:rsidR="00813F11">
        <w:rPr>
          <w:color w:val="000000" w:themeColor="text1"/>
        </w:rPr>
        <w:fldChar w:fldCharType="begin" w:fldLock="1"/>
      </w:r>
      <w:r w:rsidR="00CA5BCF">
        <w:rPr>
          <w:color w:val="000000" w:themeColor="text1"/>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813F11">
        <w:rPr>
          <w:color w:val="000000" w:themeColor="text1"/>
        </w:rPr>
        <w:fldChar w:fldCharType="separate"/>
      </w:r>
      <w:r w:rsidR="00813F11" w:rsidRPr="00813F11">
        <w:rPr>
          <w:noProof/>
          <w:color w:val="000000" w:themeColor="text1"/>
        </w:rPr>
        <w:t>[43]</w:t>
      </w:r>
      <w:r w:rsidR="00813F11">
        <w:rPr>
          <w:color w:val="000000" w:themeColor="text1"/>
        </w:rPr>
        <w:fldChar w:fldCharType="end"/>
      </w:r>
      <w:r w:rsidR="001E4BB5">
        <w:rPr>
          <w:color w:val="000000" w:themeColor="text1"/>
        </w:rPr>
        <w:t>. E</w:t>
      </w:r>
      <w:r w:rsidR="002607CF">
        <w:rPr>
          <w:color w:val="000000" w:themeColor="text1"/>
        </w:rPr>
        <w:t>stos generadores están desarrollados en el lenguaje de programación C</w:t>
      </w:r>
      <w:r w:rsidR="00DC3B6D">
        <w:rPr>
          <w:color w:val="000000" w:themeColor="text1"/>
        </w:rPr>
        <w:t xml:space="preserve"> </w:t>
      </w:r>
      <w:r w:rsidR="008873CD">
        <w:t xml:space="preserve">y con </w:t>
      </w:r>
      <w:r w:rsidR="008873CD">
        <w:t>e</w:t>
      </w:r>
      <w:r w:rsidR="001E4BB5">
        <w:t>llos</w:t>
      </w:r>
      <w:r w:rsidR="008873CD">
        <w:t xml:space="preserve"> s</w:t>
      </w:r>
      <w:r w:rsidR="008873CD" w:rsidRPr="00CA5BCF">
        <w:t xml:space="preserve">e </w:t>
      </w:r>
      <w:r w:rsidR="008873CD">
        <w:t xml:space="preserve">tiene la posibilidad de generar </w:t>
      </w:r>
      <w:r w:rsidR="008873CD" w:rsidRPr="00CA5BCF">
        <w:t xml:space="preserve">instancias con distintas capacidades para </w:t>
      </w:r>
      <w:r w:rsidR="008873CD">
        <w:t>realizar pruebas de algoritmos</w:t>
      </w:r>
      <w:r w:rsidR="008873CD" w:rsidRPr="00CA5BCF">
        <w:t xml:space="preserve"> en condiciones más realistas.</w:t>
      </w:r>
      <w:r w:rsidR="008873CD">
        <w:t xml:space="preserve"> Los generadores</w:t>
      </w:r>
      <w:r w:rsidR="00DC3B6D">
        <w:rPr>
          <w:color w:val="000000" w:themeColor="text1"/>
        </w:rPr>
        <w:t xml:space="preserve"> se detallan a continuación:</w:t>
      </w:r>
    </w:p>
    <w:p w14:paraId="3969F0F3" w14:textId="77777777" w:rsidR="00CA5BCF" w:rsidRDefault="00DC3B6D" w:rsidP="00CA5BCF">
      <w:pPr>
        <w:pStyle w:val="Prrafodelista"/>
        <w:numPr>
          <w:ilvl w:val="0"/>
          <w:numId w:val="5"/>
        </w:numPr>
        <w:rPr>
          <w:b/>
          <w:bCs/>
          <w:color w:val="000000" w:themeColor="text1"/>
        </w:rPr>
      </w:pPr>
      <w:r w:rsidRPr="00DC3B6D">
        <w:rPr>
          <w:b/>
          <w:bCs/>
          <w:color w:val="000000" w:themeColor="text1"/>
        </w:rPr>
        <w:lastRenderedPageBreak/>
        <w:t>Easy.exe</w:t>
      </w:r>
    </w:p>
    <w:p w14:paraId="4AF4093F" w14:textId="368AACB4" w:rsidR="00DC3B6D" w:rsidRDefault="00CA5BCF" w:rsidP="00CA5BCF">
      <w:pPr>
        <w:pStyle w:val="Prrafodelista"/>
      </w:pPr>
      <w:r>
        <w:t>G</w:t>
      </w:r>
      <w:r w:rsidRPr="00CA5BCF">
        <w:t xml:space="preserve">enerador para construir instancias de prueba para el problema de la mochila </w:t>
      </w:r>
      <w:r>
        <w:t xml:space="preserve">binaria, este generador se describe en </w:t>
      </w:r>
      <w:r>
        <w:fldChar w:fldCharType="begin" w:fldLock="1"/>
      </w:r>
      <w:r w:rsidR="005B51A9">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fldChar w:fldCharType="separate"/>
      </w:r>
      <w:r w:rsidRPr="00CA5BCF">
        <w:rPr>
          <w:noProof/>
        </w:rPr>
        <w:t>[44]</w:t>
      </w:r>
      <w:r>
        <w:fldChar w:fldCharType="end"/>
      </w:r>
      <w:r w:rsidR="008873CD">
        <w:t>.</w:t>
      </w:r>
    </w:p>
    <w:p w14:paraId="39B90866" w14:textId="3FF4D43D" w:rsidR="004E45B8" w:rsidRDefault="00CA5BCF" w:rsidP="004E45B8">
      <w:pPr>
        <w:pStyle w:val="Prrafodelista"/>
        <w:numPr>
          <w:ilvl w:val="0"/>
          <w:numId w:val="5"/>
        </w:numPr>
        <w:rPr>
          <w:b/>
          <w:bCs/>
          <w:color w:val="000000" w:themeColor="text1"/>
        </w:rPr>
      </w:pPr>
      <w:r>
        <w:rPr>
          <w:b/>
          <w:bCs/>
          <w:color w:val="000000" w:themeColor="text1"/>
        </w:rPr>
        <w:t>M</w:t>
      </w:r>
      <w:r w:rsidR="00D84D47">
        <w:rPr>
          <w:b/>
          <w:bCs/>
          <w:color w:val="000000" w:themeColor="text1"/>
        </w:rPr>
        <w:t>e</w:t>
      </w:r>
      <w:r>
        <w:rPr>
          <w:b/>
          <w:bCs/>
          <w:color w:val="000000" w:themeColor="text1"/>
        </w:rPr>
        <w:t>dium.exe</w:t>
      </w:r>
    </w:p>
    <w:p w14:paraId="5FD252E6" w14:textId="1CF4AE96" w:rsidR="00CA5BCF" w:rsidRDefault="004E45B8" w:rsidP="004E45B8">
      <w:pPr>
        <w:pStyle w:val="Prrafodelista"/>
      </w:pPr>
      <w:r>
        <w:t>G</w:t>
      </w:r>
      <w:r w:rsidRPr="004E45B8">
        <w:t>enerador avanzado para</w:t>
      </w:r>
      <w:r w:rsidR="00E7640C">
        <w:t xml:space="preserve"> </w:t>
      </w:r>
      <w:r w:rsidR="00E7640C" w:rsidRPr="00CA5BCF">
        <w:t xml:space="preserve">construir instancias de prueba para el problema de la mochila </w:t>
      </w:r>
      <w:r w:rsidR="00E7640C">
        <w:t>binaria</w:t>
      </w:r>
      <w:r w:rsidR="00E7640C">
        <w:t>, se consideran</w:t>
      </w:r>
      <w:r>
        <w:t xml:space="preserve"> </w:t>
      </w:r>
      <w:r w:rsidRPr="004E45B8">
        <w:t>14 tipos de instancias diferentes</w:t>
      </w:r>
      <w:r>
        <w:t xml:space="preserve">. este generador se describe en </w:t>
      </w:r>
      <w:r w:rsidR="005B51A9">
        <w:fldChar w:fldCharType="begin" w:fldLock="1"/>
      </w:r>
      <w:r w:rsidR="008873CD">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005B51A9">
        <w:fldChar w:fldCharType="separate"/>
      </w:r>
      <w:r w:rsidR="005B51A9" w:rsidRPr="005B51A9">
        <w:rPr>
          <w:noProof/>
        </w:rPr>
        <w:t>[45]</w:t>
      </w:r>
      <w:r w:rsidR="005B51A9">
        <w:fldChar w:fldCharType="end"/>
      </w:r>
      <w:r w:rsidR="008873CD">
        <w:t>.</w:t>
      </w:r>
    </w:p>
    <w:p w14:paraId="6DF90D25" w14:textId="77777777" w:rsidR="005B51A9" w:rsidRDefault="005B51A9" w:rsidP="005B51A9">
      <w:pPr>
        <w:pStyle w:val="Prrafodelista"/>
        <w:numPr>
          <w:ilvl w:val="0"/>
          <w:numId w:val="5"/>
        </w:numPr>
        <w:rPr>
          <w:b/>
          <w:bCs/>
          <w:color w:val="000000" w:themeColor="text1"/>
        </w:rPr>
      </w:pPr>
      <w:r>
        <w:rPr>
          <w:b/>
          <w:bCs/>
          <w:color w:val="000000" w:themeColor="text1"/>
        </w:rPr>
        <w:t>Hard.exe</w:t>
      </w:r>
    </w:p>
    <w:p w14:paraId="0906C218" w14:textId="10209169" w:rsidR="005B51A9" w:rsidRDefault="005B51A9" w:rsidP="005B51A9">
      <w:pPr>
        <w:pStyle w:val="Prrafodelista"/>
      </w:pPr>
      <w:r w:rsidRPr="005B51A9">
        <w:t xml:space="preserve">generador </w:t>
      </w:r>
      <w:r w:rsidR="00E7640C" w:rsidRPr="00CA5BCF">
        <w:t xml:space="preserve">para construir </w:t>
      </w:r>
      <w:r w:rsidRPr="005B51A9">
        <w:t>instancias difíciles</w:t>
      </w:r>
      <w:r w:rsidR="00E7640C">
        <w:t xml:space="preserve"> </w:t>
      </w:r>
      <w:r w:rsidR="00E7640C" w:rsidRPr="00CA5BCF">
        <w:t xml:space="preserve">de prueba para el problema de la mochila </w:t>
      </w:r>
      <w:r w:rsidR="00E7640C">
        <w:t>binaria</w:t>
      </w:r>
      <w:r>
        <w:t>.</w:t>
      </w:r>
      <w:r w:rsidR="008873CD">
        <w:t xml:space="preserve"> </w:t>
      </w:r>
      <w:r w:rsidR="008873CD">
        <w:t>este generador se describe en</w:t>
      </w:r>
      <w:r w:rsidR="008873CD">
        <w:t xml:space="preserve"> </w:t>
      </w:r>
      <w:r w:rsidR="008873CD">
        <w:fldChar w:fldCharType="begin" w:fldLock="1"/>
      </w:r>
      <w:r w:rsidR="00122E02">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008873CD">
        <w:fldChar w:fldCharType="separate"/>
      </w:r>
      <w:r w:rsidR="008873CD" w:rsidRPr="008873CD">
        <w:rPr>
          <w:noProof/>
        </w:rPr>
        <w:t>[9]</w:t>
      </w:r>
      <w:r w:rsidR="008873CD">
        <w:fldChar w:fldCharType="end"/>
      </w:r>
      <w:r w:rsidR="008873CD">
        <w:t>.</w:t>
      </w:r>
    </w:p>
    <w:p w14:paraId="436F579F" w14:textId="36AFB32A" w:rsidR="001E4BB5" w:rsidRDefault="001E4BB5" w:rsidP="001E4BB5">
      <w:pPr>
        <w:rPr>
          <w:b/>
          <w:bCs/>
          <w:color w:val="000000" w:themeColor="text1"/>
        </w:rPr>
      </w:pPr>
    </w:p>
    <w:p w14:paraId="0D791699" w14:textId="62FD996B" w:rsidR="001E4BB5" w:rsidRDefault="001E4BB5" w:rsidP="001E4BB5">
      <w:pPr>
        <w:rPr>
          <w:color w:val="000000" w:themeColor="text1"/>
        </w:rPr>
      </w:pPr>
      <w:r w:rsidRPr="001E4BB5">
        <w:rPr>
          <w:color w:val="000000" w:themeColor="text1"/>
        </w:rPr>
        <w:t xml:space="preserve">Para la </w:t>
      </w:r>
      <w:r>
        <w:rPr>
          <w:color w:val="000000" w:themeColor="text1"/>
        </w:rPr>
        <w:t xml:space="preserve">construcción del conjunto de datos se definieron cuatro variables a tener en cuenta: </w:t>
      </w:r>
    </w:p>
    <w:p w14:paraId="35F38A98" w14:textId="77777777" w:rsidR="009521C0" w:rsidRDefault="009521C0" w:rsidP="001E4BB5">
      <w:pPr>
        <w:rPr>
          <w:color w:val="000000" w:themeColor="text1"/>
        </w:rPr>
      </w:pPr>
    </w:p>
    <w:p w14:paraId="5E3A851A" w14:textId="0B5F3BDD" w:rsidR="009521C0" w:rsidRPr="009521C0" w:rsidRDefault="009521C0" w:rsidP="009521C0">
      <w:pPr>
        <w:pStyle w:val="Prrafodelista"/>
        <w:numPr>
          <w:ilvl w:val="0"/>
          <w:numId w:val="5"/>
        </w:numPr>
        <w:rPr>
          <w:b/>
          <w:bCs/>
          <w:color w:val="000000" w:themeColor="text1"/>
        </w:rPr>
      </w:pPr>
      <w:r w:rsidRPr="009521C0">
        <w:rPr>
          <w:b/>
          <w:bCs/>
          <w:color w:val="000000" w:themeColor="text1"/>
        </w:rPr>
        <w:t>Tipo de correlación:</w:t>
      </w:r>
    </w:p>
    <w:p w14:paraId="5F88385E" w14:textId="4E8954DC" w:rsidR="009521C0" w:rsidRDefault="009521C0" w:rsidP="009521C0">
      <w:pPr>
        <w:pStyle w:val="Prrafodelista"/>
        <w:rPr>
          <w:color w:val="000000" w:themeColor="text1"/>
        </w:rPr>
      </w:pPr>
      <w:r>
        <w:rPr>
          <w:color w:val="000000" w:themeColor="text1"/>
        </w:rPr>
        <w:t>Hace referencia al tipo de correlación que deben tener los elementos de la mochila</w:t>
      </w:r>
    </w:p>
    <w:p w14:paraId="05894D73" w14:textId="39CD3CC0" w:rsidR="009521C0" w:rsidRPr="009521C0" w:rsidRDefault="009521C0" w:rsidP="009521C0">
      <w:pPr>
        <w:pStyle w:val="Prrafodelista"/>
        <w:numPr>
          <w:ilvl w:val="0"/>
          <w:numId w:val="5"/>
        </w:numPr>
        <w:rPr>
          <w:b/>
          <w:bCs/>
          <w:color w:val="000000" w:themeColor="text1"/>
        </w:rPr>
      </w:pPr>
      <w:r w:rsidRPr="009521C0">
        <w:rPr>
          <w:b/>
          <w:bCs/>
          <w:color w:val="000000" w:themeColor="text1"/>
        </w:rPr>
        <w:t>Dificultad:</w:t>
      </w:r>
    </w:p>
    <w:p w14:paraId="11A0635A" w14:textId="1DF536C4" w:rsidR="009521C0" w:rsidRDefault="009521C0" w:rsidP="009521C0">
      <w:pPr>
        <w:pStyle w:val="Prrafodelista"/>
        <w:rPr>
          <w:b/>
          <w:bCs/>
          <w:color w:val="000000" w:themeColor="text1"/>
        </w:rPr>
      </w:pPr>
      <w:r>
        <w:rPr>
          <w:color w:val="000000" w:themeColor="text1"/>
        </w:rPr>
        <w:t xml:space="preserve">Hace referencia a la dificultad que debe tener el conjunto de datos seleccionados, </w:t>
      </w:r>
      <w:r w:rsidR="00D84D47">
        <w:rPr>
          <w:color w:val="000000" w:themeColor="text1"/>
        </w:rPr>
        <w:t xml:space="preserve">si se requiere una dificultad normal, el conjunto de datos se genera con el artefacto </w:t>
      </w:r>
      <w:r w:rsidR="00D84D47" w:rsidRPr="00D84D47">
        <w:rPr>
          <w:b/>
          <w:bCs/>
          <w:color w:val="000000" w:themeColor="text1"/>
        </w:rPr>
        <w:t>easy.exe</w:t>
      </w:r>
      <w:r w:rsidR="00D84D47">
        <w:rPr>
          <w:b/>
          <w:bCs/>
          <w:color w:val="000000" w:themeColor="text1"/>
        </w:rPr>
        <w:t xml:space="preserve">, </w:t>
      </w:r>
      <w:r w:rsidR="00D84D47" w:rsidRPr="00D84D47">
        <w:rPr>
          <w:color w:val="000000" w:themeColor="text1"/>
        </w:rPr>
        <w:t>si se requiere una dificultad media</w:t>
      </w:r>
      <w:r w:rsidR="00D84D47">
        <w:rPr>
          <w:b/>
          <w:bCs/>
          <w:color w:val="000000" w:themeColor="text1"/>
        </w:rPr>
        <w:t xml:space="preserve"> </w:t>
      </w:r>
      <w:r w:rsidR="00D84D47">
        <w:rPr>
          <w:color w:val="000000" w:themeColor="text1"/>
        </w:rPr>
        <w:t>el conjunto de datos se genera con el artefacto</w:t>
      </w:r>
      <w:r w:rsidR="00D84D47">
        <w:rPr>
          <w:color w:val="000000" w:themeColor="text1"/>
        </w:rPr>
        <w:t xml:space="preserve"> </w:t>
      </w:r>
      <w:r w:rsidR="00D84D47" w:rsidRPr="00D84D47">
        <w:rPr>
          <w:b/>
          <w:bCs/>
          <w:color w:val="000000" w:themeColor="text1"/>
        </w:rPr>
        <w:t>m</w:t>
      </w:r>
      <w:r w:rsidR="00D84D47">
        <w:rPr>
          <w:b/>
          <w:bCs/>
          <w:color w:val="000000" w:themeColor="text1"/>
        </w:rPr>
        <w:t>e</w:t>
      </w:r>
      <w:r w:rsidR="00D84D47" w:rsidRPr="00D84D47">
        <w:rPr>
          <w:b/>
          <w:bCs/>
          <w:color w:val="000000" w:themeColor="text1"/>
        </w:rPr>
        <w:t>dium.exe</w:t>
      </w:r>
      <w:r w:rsidR="00D84D47">
        <w:rPr>
          <w:color w:val="000000" w:themeColor="text1"/>
        </w:rPr>
        <w:t xml:space="preserve"> y si se </w:t>
      </w:r>
      <w:r w:rsidR="00D84D47" w:rsidRPr="00D84D47">
        <w:rPr>
          <w:color w:val="000000" w:themeColor="text1"/>
        </w:rPr>
        <w:t xml:space="preserve">requiere una dificultad </w:t>
      </w:r>
      <w:r w:rsidR="00D84D47">
        <w:rPr>
          <w:color w:val="000000" w:themeColor="text1"/>
        </w:rPr>
        <w:t xml:space="preserve">alta </w:t>
      </w:r>
      <w:r w:rsidR="00D84D47">
        <w:rPr>
          <w:color w:val="000000" w:themeColor="text1"/>
        </w:rPr>
        <w:t>el conjunto de datos se genera con el artefacto</w:t>
      </w:r>
      <w:r w:rsidR="00D84D47">
        <w:rPr>
          <w:color w:val="000000" w:themeColor="text1"/>
        </w:rPr>
        <w:t xml:space="preserve"> </w:t>
      </w:r>
      <w:r w:rsidR="00D84D47" w:rsidRPr="00D84D47">
        <w:rPr>
          <w:b/>
          <w:bCs/>
          <w:color w:val="000000" w:themeColor="text1"/>
        </w:rPr>
        <w:t>hard.exe</w:t>
      </w:r>
      <w:r w:rsidR="00D84D47">
        <w:rPr>
          <w:b/>
          <w:bCs/>
          <w:color w:val="000000" w:themeColor="text1"/>
        </w:rPr>
        <w:t>.</w:t>
      </w:r>
    </w:p>
    <w:p w14:paraId="042928C0" w14:textId="14A9E9B6" w:rsidR="00D84D47" w:rsidRPr="00517CB4" w:rsidRDefault="00517CB4" w:rsidP="00D84D47">
      <w:pPr>
        <w:pStyle w:val="Prrafodelista"/>
        <w:numPr>
          <w:ilvl w:val="0"/>
          <w:numId w:val="5"/>
        </w:numPr>
        <w:rPr>
          <w:b/>
          <w:bCs/>
          <w:color w:val="000000" w:themeColor="text1"/>
        </w:rPr>
      </w:pPr>
      <w:r w:rsidRPr="00517CB4">
        <w:rPr>
          <w:b/>
          <w:bCs/>
          <w:color w:val="000000" w:themeColor="text1"/>
        </w:rPr>
        <w:t>Cantidad de ítems</w:t>
      </w:r>
    </w:p>
    <w:p w14:paraId="19FF7314" w14:textId="6E82079E" w:rsidR="00517CB4" w:rsidRDefault="00517CB4" w:rsidP="00517CB4">
      <w:pPr>
        <w:pStyle w:val="Prrafodelista"/>
        <w:rPr>
          <w:color w:val="000000" w:themeColor="text1"/>
        </w:rPr>
      </w:pPr>
      <w:r>
        <w:rPr>
          <w:color w:val="000000" w:themeColor="text1"/>
        </w:rPr>
        <w:t>Cantidad de ítems que contiene la mochila</w:t>
      </w:r>
    </w:p>
    <w:p w14:paraId="0D6B281F" w14:textId="23B858D4" w:rsidR="00517CB4" w:rsidRDefault="00517CB4" w:rsidP="00517CB4">
      <w:pPr>
        <w:pStyle w:val="Prrafodelista"/>
        <w:numPr>
          <w:ilvl w:val="0"/>
          <w:numId w:val="5"/>
        </w:numPr>
        <w:rPr>
          <w:b/>
          <w:bCs/>
          <w:color w:val="000000" w:themeColor="text1"/>
        </w:rPr>
      </w:pPr>
      <w:r w:rsidRPr="00601A86">
        <w:rPr>
          <w:b/>
          <w:bCs/>
          <w:color w:val="000000" w:themeColor="text1"/>
        </w:rPr>
        <w:t>Rango de los coeficientes:</w:t>
      </w:r>
    </w:p>
    <w:p w14:paraId="72348698" w14:textId="61426B27" w:rsidR="00601A86" w:rsidRDefault="00601A86" w:rsidP="00601A86">
      <w:pPr>
        <w:pStyle w:val="Prrafodelista"/>
        <w:rPr>
          <w:lang w:val="es-419"/>
        </w:rPr>
      </w:pPr>
      <w:r>
        <w:rPr>
          <w:lang w:val="es-419"/>
        </w:rPr>
        <w:t>R</w:t>
      </w:r>
      <w:r w:rsidRPr="004D4B3B">
        <w:rPr>
          <w:lang w:val="es-419"/>
        </w:rPr>
        <w:t xml:space="preserve">ango </w:t>
      </w:r>
      <w:r>
        <w:rPr>
          <w:lang w:val="es-419"/>
        </w:rPr>
        <w:t xml:space="preserve">de coeficientes en la </w:t>
      </w:r>
      <w:r w:rsidRPr="004D4B3B">
        <w:rPr>
          <w:lang w:val="es-419"/>
        </w:rPr>
        <w:t>creación del conjunto de datos</w:t>
      </w:r>
    </w:p>
    <w:p w14:paraId="4C15AF94" w14:textId="286ECA8E" w:rsidR="00601A86" w:rsidRDefault="00601A86" w:rsidP="00601A86">
      <w:pPr>
        <w:rPr>
          <w:b/>
          <w:bCs/>
          <w:color w:val="000000" w:themeColor="text1"/>
        </w:rPr>
      </w:pPr>
    </w:p>
    <w:p w14:paraId="3D5D70C5" w14:textId="073FF29A" w:rsidR="00601A86" w:rsidRDefault="00601A86" w:rsidP="00601A86">
      <w:pPr>
        <w:rPr>
          <w:color w:val="000000" w:themeColor="text1"/>
        </w:rPr>
      </w:pPr>
      <w:r w:rsidRPr="00601A86">
        <w:rPr>
          <w:color w:val="000000" w:themeColor="text1"/>
        </w:rPr>
        <w:t xml:space="preserve">Teniendo en cuenta </w:t>
      </w:r>
      <w:r>
        <w:rPr>
          <w:color w:val="000000" w:themeColor="text1"/>
        </w:rPr>
        <w:t>las variables definidas anteriormente</w:t>
      </w:r>
      <w:r w:rsidR="00F25015">
        <w:rPr>
          <w:color w:val="000000" w:themeColor="text1"/>
        </w:rPr>
        <w:t xml:space="preserve">, en primera medida los archivos serán almacenados en </w:t>
      </w:r>
      <w:r w:rsidR="00BE742D">
        <w:rPr>
          <w:color w:val="000000" w:themeColor="text1"/>
        </w:rPr>
        <w:t>una</w:t>
      </w:r>
      <w:r w:rsidR="00F25015">
        <w:rPr>
          <w:color w:val="000000" w:themeColor="text1"/>
        </w:rPr>
        <w:t xml:space="preserve"> carpeta</w:t>
      </w:r>
      <w:r w:rsidR="00BE742D">
        <w:rPr>
          <w:color w:val="000000" w:themeColor="text1"/>
        </w:rPr>
        <w:t xml:space="preserve"> que </w:t>
      </w:r>
      <w:r w:rsidR="00787AD3">
        <w:rPr>
          <w:color w:val="000000" w:themeColor="text1"/>
        </w:rPr>
        <w:t xml:space="preserve">será nombrada </w:t>
      </w:r>
      <w:r w:rsidR="00BE742D">
        <w:rPr>
          <w:color w:val="000000" w:themeColor="text1"/>
        </w:rPr>
        <w:t>de acuerdo al tipo de dificultad seleccionada</w:t>
      </w:r>
      <w:r w:rsidR="00B058CF">
        <w:rPr>
          <w:color w:val="000000" w:themeColor="text1"/>
        </w:rPr>
        <w:t>; además,</w:t>
      </w:r>
      <w:r w:rsidR="00BE742D">
        <w:rPr>
          <w:color w:val="000000" w:themeColor="text1"/>
        </w:rPr>
        <w:t xml:space="preserve"> cada archivo tendrá</w:t>
      </w:r>
      <w:r w:rsidR="0069114C">
        <w:rPr>
          <w:color w:val="000000" w:themeColor="text1"/>
        </w:rPr>
        <w:t xml:space="preserve"> una denominación única </w:t>
      </w:r>
      <w:r w:rsidR="00B058CF">
        <w:rPr>
          <w:color w:val="000000" w:themeColor="text1"/>
        </w:rPr>
        <w:t>que contiene los parámetros de creación y se rige bajo la siguiente n</w:t>
      </w:r>
      <w:r w:rsidR="00BE742D">
        <w:rPr>
          <w:color w:val="000000" w:themeColor="text1"/>
        </w:rPr>
        <w:t>omenclatura:</w:t>
      </w:r>
    </w:p>
    <w:p w14:paraId="0CEF460E" w14:textId="525F3877" w:rsidR="0069114C" w:rsidRDefault="0069114C" w:rsidP="00601A86">
      <w:pPr>
        <w:rPr>
          <w:color w:val="000000" w:themeColor="text1"/>
        </w:rPr>
      </w:pPr>
    </w:p>
    <w:p w14:paraId="2A05FB9B" w14:textId="7D6565E0" w:rsidR="0069114C" w:rsidRPr="0056741F" w:rsidRDefault="0069114C" w:rsidP="00B058CF">
      <w:pPr>
        <w:jc w:val="center"/>
        <w:rPr>
          <w:rFonts w:ascii="Courier New" w:hAnsi="Courier New" w:cs="Courier New"/>
          <w:color w:val="000000" w:themeColor="text1"/>
        </w:rPr>
      </w:pPr>
      <w:r w:rsidRPr="0056741F">
        <w:rPr>
          <w:rFonts w:ascii="Courier New" w:hAnsi="Courier New" w:cs="Courier New"/>
          <w:color w:val="000000" w:themeColor="text1"/>
        </w:rPr>
        <w:t>t[]_d[]_n[]_</w:t>
      </w:r>
      <w:proofErr w:type="gramStart"/>
      <w:r w:rsidR="0056741F" w:rsidRPr="0056741F">
        <w:rPr>
          <w:rFonts w:ascii="Courier New" w:hAnsi="Courier New" w:cs="Courier New"/>
          <w:color w:val="000000" w:themeColor="text1"/>
        </w:rPr>
        <w:t>r[</w:t>
      </w:r>
      <w:proofErr w:type="gramEnd"/>
      <w:r w:rsidRPr="0056741F">
        <w:rPr>
          <w:rFonts w:ascii="Courier New" w:hAnsi="Courier New" w:cs="Courier New"/>
          <w:color w:val="000000" w:themeColor="text1"/>
        </w:rPr>
        <w:t>].dat</w:t>
      </w:r>
    </w:p>
    <w:p w14:paraId="069CFC45" w14:textId="4F8692CC" w:rsidR="00787AD3" w:rsidRDefault="00787AD3" w:rsidP="00787AD3">
      <w:pPr>
        <w:rPr>
          <w:color w:val="000000" w:themeColor="text1"/>
        </w:rPr>
      </w:pPr>
    </w:p>
    <w:p w14:paraId="78BA6AA2" w14:textId="5CB916C7" w:rsidR="00787AD3" w:rsidRDefault="005937F9" w:rsidP="00787AD3">
      <w:pPr>
        <w:rPr>
          <w:color w:val="000000" w:themeColor="text1"/>
        </w:rPr>
      </w:pPr>
      <w:r>
        <w:rPr>
          <w:color w:val="000000" w:themeColor="text1"/>
        </w:rPr>
        <w:t>L</w:t>
      </w:r>
      <w:r w:rsidR="000573C4">
        <w:rPr>
          <w:color w:val="000000" w:themeColor="text1"/>
        </w:rPr>
        <w:t xml:space="preserve">a información que se genere en </w:t>
      </w:r>
      <w:r w:rsidR="00D92F19">
        <w:rPr>
          <w:color w:val="000000" w:themeColor="text1"/>
        </w:rPr>
        <w:t xml:space="preserve">cada archivo </w:t>
      </w:r>
      <w:r w:rsidR="000573C4">
        <w:rPr>
          <w:color w:val="000000" w:themeColor="text1"/>
        </w:rPr>
        <w:t xml:space="preserve">con los artefactos ejecutables </w:t>
      </w:r>
      <w:r w:rsidR="00D92F19">
        <w:rPr>
          <w:color w:val="000000" w:themeColor="text1"/>
        </w:rPr>
        <w:t>contiene la siguiente estructura:</w:t>
      </w:r>
    </w:p>
    <w:p w14:paraId="33838F06" w14:textId="77777777" w:rsidR="00D92F19" w:rsidRPr="000573C4" w:rsidRDefault="00D92F19" w:rsidP="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eastAsia="es-419"/>
        </w:rPr>
      </w:pPr>
    </w:p>
    <w:p w14:paraId="52709DFA" w14:textId="14570E74" w:rsidR="00D92F19" w:rsidRPr="00D92F19" w:rsidRDefault="00D92F19" w:rsidP="00A14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n</w:t>
      </w:r>
    </w:p>
    <w:p w14:paraId="45696BA4" w14:textId="4A4AEC8B" w:rsidR="00D92F19" w:rsidRPr="00D92F19" w:rsidRDefault="00D92F19" w:rsidP="00A14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0] w[0]</w:t>
      </w:r>
    </w:p>
    <w:p w14:paraId="78535B06" w14:textId="2656DBA7" w:rsidR="00D92F19" w:rsidRPr="00D92F19" w:rsidRDefault="00D92F19" w:rsidP="00A14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1] w[1]</w:t>
      </w:r>
    </w:p>
    <w:p w14:paraId="30D7FD53" w14:textId="46A4F7DD" w:rsidR="00D92F19" w:rsidRPr="00D92F19" w:rsidRDefault="00D92F19" w:rsidP="00A14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691E34A3" w14:textId="44FE16D5" w:rsidR="00D92F19" w:rsidRPr="00D92F19" w:rsidRDefault="00D92F19" w:rsidP="00A14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46D6491A" w14:textId="5CE842D1" w:rsidR="00D92F19" w:rsidRDefault="00E3268D" w:rsidP="00A14A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obj</w:t>
      </w:r>
    </w:p>
    <w:p w14:paraId="555826E3" w14:textId="31D8BFF0" w:rsidR="00A14AA5" w:rsidRDefault="00A14AA5" w:rsidP="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val="en-US" w:eastAsia="es-419"/>
        </w:rPr>
      </w:pPr>
    </w:p>
    <w:p w14:paraId="63481C1F" w14:textId="1F0F4F86" w:rsidR="00A14AA5" w:rsidRPr="00A14AA5" w:rsidRDefault="004C32E0" w:rsidP="00A14AA5">
      <w:r>
        <w:t>D</w:t>
      </w:r>
      <w:r w:rsidR="00A14AA5" w:rsidRPr="00A14AA5">
        <w:t xml:space="preserve">onde </w:t>
      </w:r>
      <w:r w:rsidR="00A14AA5" w:rsidRPr="004C32E0">
        <w:rPr>
          <w:b/>
          <w:bCs/>
        </w:rPr>
        <w:t>n</w:t>
      </w:r>
      <w:r w:rsidR="00A14AA5">
        <w:t xml:space="preserve"> indica la cantidad de elementos, </w:t>
      </w:r>
      <w:proofErr w:type="gramStart"/>
      <w:r w:rsidR="00A14AA5" w:rsidRPr="004C32E0">
        <w:rPr>
          <w:b/>
          <w:bCs/>
        </w:rPr>
        <w:t>p[</w:t>
      </w:r>
      <w:proofErr w:type="gramEnd"/>
      <w:r w:rsidR="00A14AA5" w:rsidRPr="004C32E0">
        <w:rPr>
          <w:b/>
          <w:bCs/>
        </w:rPr>
        <w:t>0]</w:t>
      </w:r>
      <w:r w:rsidR="00A14AA5">
        <w:t xml:space="preserve"> </w:t>
      </w:r>
      <w:r>
        <w:t>i</w:t>
      </w:r>
      <w:r w:rsidR="00A14AA5">
        <w:t xml:space="preserve">ndica el beneficio del primer elemento, </w:t>
      </w:r>
      <w:r w:rsidR="00A14AA5" w:rsidRPr="004C32E0">
        <w:rPr>
          <w:b/>
          <w:bCs/>
        </w:rPr>
        <w:t>w[0]</w:t>
      </w:r>
      <w:r w:rsidR="00A14AA5">
        <w:t xml:space="preserve"> indica el peso del primer elemento y </w:t>
      </w:r>
      <w:r w:rsidR="005937F9">
        <w:t>así</w:t>
      </w:r>
      <w:r>
        <w:t xml:space="preserve"> sucesivamente hasta el elemento n-1, </w:t>
      </w:r>
      <w:r w:rsidR="005937F9">
        <w:t xml:space="preserve">finalmente </w:t>
      </w:r>
      <w:proofErr w:type="spellStart"/>
      <w:r w:rsidR="00A14AA5" w:rsidRPr="004C32E0">
        <w:rPr>
          <w:b/>
          <w:bCs/>
        </w:rPr>
        <w:t>obj</w:t>
      </w:r>
      <w:proofErr w:type="spellEnd"/>
      <w:r w:rsidR="00A14AA5">
        <w:t xml:space="preserve"> </w:t>
      </w:r>
      <w:r>
        <w:t>indica el valor objetivo al que se debe llegar con la solución encontrada.</w:t>
      </w:r>
    </w:p>
    <w:p w14:paraId="18998092" w14:textId="77777777" w:rsidR="00E3268D" w:rsidRPr="00D92F19" w:rsidRDefault="00E3268D" w:rsidP="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val="es-419" w:eastAsia="es-419"/>
        </w:rPr>
      </w:pPr>
    </w:p>
    <w:p w14:paraId="5BE3CD5F" w14:textId="77777777" w:rsidR="00D92F19" w:rsidRPr="00A14AA5" w:rsidRDefault="00D92F19" w:rsidP="00787AD3">
      <w:pPr>
        <w:rPr>
          <w:color w:val="000000" w:themeColor="text1"/>
          <w:lang w:val="es-419"/>
        </w:rPr>
      </w:pPr>
    </w:p>
    <w:p w14:paraId="0F0AE911" w14:textId="77777777" w:rsidR="00BE742D" w:rsidRPr="00A14AA5" w:rsidRDefault="00BE742D" w:rsidP="00601A86">
      <w:pPr>
        <w:rPr>
          <w:color w:val="000000" w:themeColor="text1"/>
          <w:lang w:val="es-419"/>
        </w:rPr>
      </w:pPr>
    </w:p>
    <w:p w14:paraId="685C7F7C" w14:textId="3F93AA9D" w:rsidR="0062200A" w:rsidRPr="00A14AA5" w:rsidRDefault="0062200A" w:rsidP="0062200A">
      <w:pPr>
        <w:rPr>
          <w:b/>
          <w:bCs/>
          <w:color w:val="000000" w:themeColor="text1"/>
          <w:lang w:val="es-419"/>
        </w:rPr>
      </w:pPr>
    </w:p>
    <w:p w14:paraId="1F051876" w14:textId="5FF184B7" w:rsidR="0062200A" w:rsidRPr="007072B8" w:rsidRDefault="0056741F" w:rsidP="007072B8">
      <w:pPr>
        <w:rPr>
          <w:b/>
          <w:bCs/>
        </w:rPr>
      </w:pPr>
      <w:r w:rsidRPr="007072B8">
        <w:rPr>
          <w:b/>
          <w:bCs/>
        </w:rPr>
        <w:t xml:space="preserve">3.1.3.2 </w:t>
      </w:r>
      <w:r w:rsidR="007072B8" w:rsidRPr="007072B8">
        <w:rPr>
          <w:b/>
          <w:bCs/>
        </w:rPr>
        <w:t xml:space="preserve">Generación del conjunto de datos </w:t>
      </w:r>
    </w:p>
    <w:p w14:paraId="15ECE359" w14:textId="188F1A30" w:rsidR="00D31E81" w:rsidRDefault="00D31E81" w:rsidP="004C5518">
      <w:r>
        <w:t xml:space="preserve">Para habilitar esta funcionalidad es necesario indicarle al programa mediante </w:t>
      </w:r>
      <w:r w:rsidR="00EB70BF">
        <w:t>línea de comandos que debe realizar la generación. Este procedimiento se realiza enviando el subcomando {</w:t>
      </w:r>
      <w:proofErr w:type="spellStart"/>
      <w:r w:rsidR="00EB70BF">
        <w:t>generate</w:t>
      </w:r>
      <w:proofErr w:type="spellEnd"/>
      <w:r w:rsidR="00EB70BF">
        <w:t>} en la ejecución del programa.</w:t>
      </w:r>
    </w:p>
    <w:p w14:paraId="430ED333" w14:textId="7B934E3E" w:rsidR="004A429A" w:rsidRDefault="004A429A" w:rsidP="004C5518"/>
    <w:p w14:paraId="5D2D9B54" w14:textId="374C28A8" w:rsidR="00CE1659" w:rsidRPr="00CE1659" w:rsidRDefault="00CE1659" w:rsidP="004C5518">
      <w:pPr>
        <w:rPr>
          <w:lang w:val="es-419"/>
        </w:rPr>
      </w:pPr>
      <w:r>
        <w:rPr>
          <w:lang w:val="es-419"/>
        </w:rPr>
        <w:t>Argumentos opcionales:</w:t>
      </w:r>
    </w:p>
    <w:p w14:paraId="4E2E2B60" w14:textId="77777777" w:rsidR="00BC4F40" w:rsidRPr="00BC4F40" w:rsidRDefault="004A429A" w:rsidP="004A429A">
      <w:pPr>
        <w:pStyle w:val="Prrafodelista"/>
        <w:numPr>
          <w:ilvl w:val="0"/>
          <w:numId w:val="5"/>
        </w:numPr>
        <w:rPr>
          <w:b/>
          <w:bCs/>
        </w:rPr>
      </w:pPr>
      <w:r w:rsidRPr="00BC4F40">
        <w:rPr>
          <w:b/>
          <w:bCs/>
        </w:rPr>
        <w:t>[h, --</w:t>
      </w:r>
      <w:proofErr w:type="spellStart"/>
      <w:r w:rsidRPr="00BC4F40">
        <w:rPr>
          <w:b/>
          <w:bCs/>
        </w:rPr>
        <w:t>help</w:t>
      </w:r>
      <w:proofErr w:type="spellEnd"/>
      <w:r w:rsidRPr="00BC4F40">
        <w:rPr>
          <w:b/>
          <w:bCs/>
        </w:rPr>
        <w:t xml:space="preserve">]] </w:t>
      </w:r>
    </w:p>
    <w:p w14:paraId="07BA12D5" w14:textId="77777777" w:rsidR="00315C72" w:rsidRPr="002A69A9" w:rsidRDefault="00315C72" w:rsidP="00315C72">
      <w:pPr>
        <w:pStyle w:val="Prrafodelista"/>
        <w:rPr>
          <w:lang w:val="es-419"/>
        </w:rPr>
      </w:pPr>
      <w:r>
        <w:rPr>
          <w:lang w:val="es-419"/>
        </w:rPr>
        <w:t>Permite visualizar</w:t>
      </w:r>
      <w:r w:rsidRPr="002A69A9">
        <w:rPr>
          <w:lang w:val="es-419"/>
        </w:rPr>
        <w:t xml:space="preserve"> el </w:t>
      </w:r>
      <w:r>
        <w:rPr>
          <w:lang w:val="es-419"/>
        </w:rPr>
        <w:t>mensaje</w:t>
      </w:r>
      <w:r w:rsidRPr="002A69A9">
        <w:rPr>
          <w:lang w:val="es-419"/>
        </w:rPr>
        <w:t xml:space="preserve"> de ayuda</w:t>
      </w:r>
    </w:p>
    <w:p w14:paraId="215F6F07" w14:textId="77777777" w:rsidR="00BC4F40" w:rsidRPr="00B94883" w:rsidRDefault="004A429A" w:rsidP="00E64DEA">
      <w:pPr>
        <w:pStyle w:val="Prrafodelista"/>
        <w:numPr>
          <w:ilvl w:val="0"/>
          <w:numId w:val="5"/>
        </w:numPr>
        <w:rPr>
          <w:b/>
          <w:bCs/>
          <w:lang w:val="en-US"/>
        </w:rPr>
      </w:pPr>
      <w:r w:rsidRPr="00B94883">
        <w:rPr>
          <w:b/>
          <w:bCs/>
          <w:lang w:val="en-US"/>
        </w:rPr>
        <w:t xml:space="preserve">[-t TYPE [TYPE ...], --type </w:t>
      </w:r>
      <w:proofErr w:type="spellStart"/>
      <w:r w:rsidRPr="00B94883">
        <w:rPr>
          <w:b/>
          <w:bCs/>
          <w:lang w:val="en-US"/>
        </w:rPr>
        <w:t>TYPE</w:t>
      </w:r>
      <w:proofErr w:type="spellEnd"/>
      <w:r w:rsidRPr="00B94883">
        <w:rPr>
          <w:b/>
          <w:bCs/>
          <w:lang w:val="en-US"/>
        </w:rPr>
        <w:t xml:space="preserve"> [TYPE ...]]</w:t>
      </w:r>
      <w:r w:rsidR="004C2A26" w:rsidRPr="00B94883">
        <w:rPr>
          <w:b/>
          <w:bCs/>
          <w:lang w:val="en-US"/>
        </w:rPr>
        <w:t xml:space="preserve"> </w:t>
      </w:r>
    </w:p>
    <w:p w14:paraId="517628F3" w14:textId="58153CE4" w:rsidR="004A429A" w:rsidRPr="004C2A26" w:rsidRDefault="004C2A26" w:rsidP="00BC4F40">
      <w:pPr>
        <w:pStyle w:val="Prrafodelista"/>
        <w:rPr>
          <w:lang w:val="es-419"/>
        </w:rPr>
      </w:pPr>
      <w:r w:rsidRPr="004C2A26">
        <w:rPr>
          <w:lang w:val="es-419"/>
        </w:rPr>
        <w:t xml:space="preserve">indica el tipo de </w:t>
      </w:r>
      <w:r w:rsidR="00315C72" w:rsidRPr="004C2A26">
        <w:rPr>
          <w:lang w:val="es-419"/>
        </w:rPr>
        <w:t>correlación</w:t>
      </w:r>
      <w:r w:rsidRPr="004C2A26">
        <w:rPr>
          <w:lang w:val="es-419"/>
        </w:rPr>
        <w:t xml:space="preserve"> entre los elementos de la mochila. Opciones: ([1=</w:t>
      </w:r>
      <w:proofErr w:type="spellStart"/>
      <w:r w:rsidRPr="004C2A26">
        <w:rPr>
          <w:lang w:val="es-419"/>
        </w:rPr>
        <w:t>uncorrelated</w:t>
      </w:r>
      <w:proofErr w:type="spellEnd"/>
      <w:r w:rsidRPr="004C2A26">
        <w:rPr>
          <w:lang w:val="es-419"/>
        </w:rPr>
        <w:t>, 2=</w:t>
      </w:r>
      <w:proofErr w:type="spellStart"/>
      <w:r w:rsidRPr="004C2A26">
        <w:rPr>
          <w:lang w:val="es-419"/>
        </w:rPr>
        <w:t>weakly</w:t>
      </w:r>
      <w:proofErr w:type="spellEnd"/>
      <w:r w:rsidRPr="004C2A26">
        <w:rPr>
          <w:lang w:val="es-419"/>
        </w:rPr>
        <w:t xml:space="preserve"> </w:t>
      </w:r>
      <w:proofErr w:type="spellStart"/>
      <w:r w:rsidRPr="004C2A26">
        <w:rPr>
          <w:lang w:val="es-419"/>
        </w:rPr>
        <w:t>correlated</w:t>
      </w:r>
      <w:proofErr w:type="spellEnd"/>
      <w:r w:rsidRPr="004C2A26">
        <w:rPr>
          <w:lang w:val="es-419"/>
        </w:rPr>
        <w:t>, 3=</w:t>
      </w:r>
      <w:proofErr w:type="spellStart"/>
      <w:r w:rsidRPr="004C2A26">
        <w:rPr>
          <w:lang w:val="es-419"/>
        </w:rPr>
        <w:t>strongly</w:t>
      </w:r>
      <w:proofErr w:type="spellEnd"/>
      <w:r>
        <w:rPr>
          <w:lang w:val="es-419"/>
        </w:rPr>
        <w:t xml:space="preserve"> </w:t>
      </w:r>
      <w:proofErr w:type="spellStart"/>
      <w:r>
        <w:rPr>
          <w:lang w:val="es-419"/>
        </w:rPr>
        <w:t>co</w:t>
      </w:r>
      <w:r w:rsidRPr="004C2A26">
        <w:rPr>
          <w:lang w:val="es-419"/>
        </w:rPr>
        <w:t>rrelated</w:t>
      </w:r>
      <w:proofErr w:type="spellEnd"/>
      <w:r w:rsidRPr="004C2A26">
        <w:rPr>
          <w:lang w:val="es-419"/>
        </w:rPr>
        <w:t>, 4=</w:t>
      </w:r>
      <w:proofErr w:type="spellStart"/>
      <w:r w:rsidRPr="004C2A26">
        <w:rPr>
          <w:lang w:val="es-419"/>
        </w:rPr>
        <w:t>subset</w:t>
      </w:r>
      <w:proofErr w:type="spellEnd"/>
      <w:r w:rsidRPr="004C2A26">
        <w:rPr>
          <w:lang w:val="es-419"/>
        </w:rPr>
        <w:t xml:space="preserve"> sum])</w:t>
      </w:r>
    </w:p>
    <w:p w14:paraId="777849EE" w14:textId="77777777" w:rsidR="00BC4F40" w:rsidRPr="00BC4F40" w:rsidRDefault="004A429A" w:rsidP="004A429A">
      <w:pPr>
        <w:pStyle w:val="Prrafodelista"/>
        <w:numPr>
          <w:ilvl w:val="0"/>
          <w:numId w:val="5"/>
        </w:numPr>
        <w:rPr>
          <w:b/>
          <w:bCs/>
          <w:lang w:val="en-US"/>
        </w:rPr>
      </w:pPr>
      <w:r w:rsidRPr="00BC4F40">
        <w:rPr>
          <w:b/>
          <w:bCs/>
          <w:lang w:val="en-US"/>
        </w:rPr>
        <w:t xml:space="preserve">[-d DIFFICULT [DIFFICULT ...], --difficult </w:t>
      </w:r>
      <w:proofErr w:type="spellStart"/>
      <w:r w:rsidRPr="00BC4F40">
        <w:rPr>
          <w:b/>
          <w:bCs/>
          <w:lang w:val="en-US"/>
        </w:rPr>
        <w:t>DIFFICULT</w:t>
      </w:r>
      <w:proofErr w:type="spellEnd"/>
      <w:r w:rsidRPr="00BC4F40">
        <w:rPr>
          <w:b/>
          <w:bCs/>
          <w:lang w:val="en-US"/>
        </w:rPr>
        <w:t xml:space="preserve"> [DIFFICULT ...]]</w:t>
      </w:r>
      <w:r w:rsidR="004C2A26" w:rsidRPr="00BC4F40">
        <w:rPr>
          <w:b/>
          <w:bCs/>
          <w:lang w:val="en-US"/>
        </w:rPr>
        <w:t xml:space="preserve"> </w:t>
      </w:r>
    </w:p>
    <w:p w14:paraId="2C12D116" w14:textId="65332DFE" w:rsidR="004A429A" w:rsidRPr="00BC4F40" w:rsidRDefault="004C2A26" w:rsidP="00BC4F40">
      <w:pPr>
        <w:pStyle w:val="Prrafodelista"/>
        <w:rPr>
          <w:lang w:val="es-419"/>
        </w:rPr>
      </w:pPr>
      <w:r w:rsidRPr="00BC4F40">
        <w:rPr>
          <w:lang w:val="es-419"/>
        </w:rPr>
        <w:t>indica la dificultad del conjunto de datos a generar. Opciones: ([1=Easy, 2=Medium, 3=</w:t>
      </w:r>
      <w:proofErr w:type="spellStart"/>
      <w:r w:rsidRPr="00BC4F40">
        <w:rPr>
          <w:lang w:val="es-419"/>
        </w:rPr>
        <w:t>Hard</w:t>
      </w:r>
      <w:proofErr w:type="spellEnd"/>
      <w:r w:rsidRPr="00BC4F40">
        <w:rPr>
          <w:lang w:val="es-419"/>
        </w:rPr>
        <w:t>])</w:t>
      </w:r>
    </w:p>
    <w:p w14:paraId="43784BC5" w14:textId="77777777" w:rsidR="00BC4F40" w:rsidRPr="00B94883" w:rsidRDefault="004A429A" w:rsidP="004A429A">
      <w:pPr>
        <w:pStyle w:val="Prrafodelista"/>
        <w:numPr>
          <w:ilvl w:val="0"/>
          <w:numId w:val="5"/>
        </w:numPr>
        <w:rPr>
          <w:b/>
          <w:bCs/>
          <w:lang w:val="en-US"/>
        </w:rPr>
      </w:pPr>
      <w:r w:rsidRPr="00B94883">
        <w:rPr>
          <w:b/>
          <w:bCs/>
          <w:lang w:val="en-US"/>
        </w:rPr>
        <w:t>[-n NITEMS [NITEMS ...], --</w:t>
      </w:r>
      <w:proofErr w:type="spellStart"/>
      <w:r w:rsidRPr="00B94883">
        <w:rPr>
          <w:b/>
          <w:bCs/>
          <w:lang w:val="en-US"/>
        </w:rPr>
        <w:t>nitems</w:t>
      </w:r>
      <w:proofErr w:type="spellEnd"/>
      <w:r w:rsidRPr="00B94883">
        <w:rPr>
          <w:b/>
          <w:bCs/>
          <w:lang w:val="en-US"/>
        </w:rPr>
        <w:t xml:space="preserve"> NITEMS [NITEMS ...]]</w:t>
      </w:r>
      <w:r w:rsidR="004C2A26" w:rsidRPr="00B94883">
        <w:rPr>
          <w:b/>
          <w:bCs/>
          <w:lang w:val="en-US"/>
        </w:rPr>
        <w:t xml:space="preserve"> </w:t>
      </w:r>
    </w:p>
    <w:p w14:paraId="7ED1C6DF" w14:textId="3B111232" w:rsidR="004A429A" w:rsidRPr="00BC4F40" w:rsidRDefault="004C2A26" w:rsidP="00BC4F40">
      <w:pPr>
        <w:pStyle w:val="Prrafodelista"/>
        <w:rPr>
          <w:lang w:val="es-419"/>
        </w:rPr>
      </w:pPr>
      <w:r w:rsidRPr="004C2A26">
        <w:rPr>
          <w:lang w:val="es-419"/>
        </w:rPr>
        <w:t xml:space="preserve">indica la cantidad de </w:t>
      </w:r>
      <w:r w:rsidR="003C4696">
        <w:rPr>
          <w:lang w:val="es-419"/>
        </w:rPr>
        <w:t>elementos</w:t>
      </w:r>
      <w:r w:rsidRPr="004C2A26">
        <w:rPr>
          <w:lang w:val="es-419"/>
        </w:rPr>
        <w:t xml:space="preserve"> almacenados en </w:t>
      </w:r>
      <w:r>
        <w:rPr>
          <w:lang w:val="es-419"/>
        </w:rPr>
        <w:t>cada mochila</w:t>
      </w:r>
      <w:r w:rsidR="004D4B3B">
        <w:rPr>
          <w:lang w:val="es-419"/>
        </w:rPr>
        <w:t>; si se envían dos argumentos se tomará como un rango, si se envían más de dos se tomará como una lista</w:t>
      </w:r>
      <w:r w:rsidR="00BC4F40">
        <w:rPr>
          <w:lang w:val="es-419"/>
        </w:rPr>
        <w:t xml:space="preserve">. </w:t>
      </w:r>
      <w:r w:rsidR="00BC4F40" w:rsidRPr="00BC4F40">
        <w:rPr>
          <w:lang w:val="es-419"/>
        </w:rPr>
        <w:t>[ {n1-n2} &lt;&gt; {n1, n2,</w:t>
      </w:r>
      <w:r w:rsidR="00CE1659">
        <w:rPr>
          <w:lang w:val="es-419"/>
        </w:rPr>
        <w:t xml:space="preserve"> </w:t>
      </w:r>
      <w:proofErr w:type="gramStart"/>
      <w:r w:rsidR="00BC4F40" w:rsidRPr="00BC4F40">
        <w:rPr>
          <w:lang w:val="es-419"/>
        </w:rPr>
        <w:t>...</w:t>
      </w:r>
      <w:r w:rsidR="00CE1659">
        <w:rPr>
          <w:lang w:val="es-419"/>
        </w:rPr>
        <w:t xml:space="preserve"> </w:t>
      </w:r>
      <w:r w:rsidR="00BC4F40" w:rsidRPr="00BC4F40">
        <w:rPr>
          <w:lang w:val="es-419"/>
        </w:rPr>
        <w:t>,</w:t>
      </w:r>
      <w:proofErr w:type="gramEnd"/>
      <w:r w:rsidR="00BC4F40" w:rsidRPr="00BC4F40">
        <w:rPr>
          <w:lang w:val="es-419"/>
        </w:rPr>
        <w:t xml:space="preserve"> n} ]</w:t>
      </w:r>
    </w:p>
    <w:p w14:paraId="0016BCD9" w14:textId="77777777" w:rsidR="00BC4F40" w:rsidRPr="00B94883" w:rsidRDefault="004A429A" w:rsidP="004A429A">
      <w:pPr>
        <w:pStyle w:val="Prrafodelista"/>
        <w:numPr>
          <w:ilvl w:val="0"/>
          <w:numId w:val="5"/>
        </w:numPr>
        <w:rPr>
          <w:b/>
          <w:bCs/>
          <w:lang w:val="en-US"/>
        </w:rPr>
      </w:pPr>
      <w:r w:rsidRPr="00B94883">
        <w:rPr>
          <w:b/>
          <w:bCs/>
          <w:lang w:val="en-US"/>
        </w:rPr>
        <w:t xml:space="preserve">[-r RANGE [RANGE ...], --range </w:t>
      </w:r>
      <w:proofErr w:type="spellStart"/>
      <w:r w:rsidRPr="00B94883">
        <w:rPr>
          <w:b/>
          <w:bCs/>
          <w:lang w:val="en-US"/>
        </w:rPr>
        <w:t>RANGE</w:t>
      </w:r>
      <w:proofErr w:type="spellEnd"/>
      <w:r w:rsidRPr="00B94883">
        <w:rPr>
          <w:b/>
          <w:bCs/>
          <w:lang w:val="en-US"/>
        </w:rPr>
        <w:t xml:space="preserve"> [RANGE ...]]</w:t>
      </w:r>
      <w:r w:rsidR="004D4B3B" w:rsidRPr="00B94883">
        <w:rPr>
          <w:b/>
          <w:bCs/>
          <w:lang w:val="en-US"/>
        </w:rPr>
        <w:t xml:space="preserve"> </w:t>
      </w:r>
    </w:p>
    <w:p w14:paraId="292F67E1" w14:textId="65C58928" w:rsidR="004A429A" w:rsidRPr="004D4B3B" w:rsidRDefault="004D4B3B" w:rsidP="00BC4F40">
      <w:pPr>
        <w:pStyle w:val="Prrafodelista"/>
        <w:rPr>
          <w:lang w:val="es-419"/>
        </w:rPr>
      </w:pPr>
      <w:r w:rsidRPr="004D4B3B">
        <w:rPr>
          <w:lang w:val="es-419"/>
        </w:rPr>
        <w:t xml:space="preserve">indica el rango de </w:t>
      </w:r>
      <w:r w:rsidR="00315C72" w:rsidRPr="004D4B3B">
        <w:rPr>
          <w:lang w:val="es-419"/>
        </w:rPr>
        <w:t>creación</w:t>
      </w:r>
      <w:r w:rsidRPr="004D4B3B">
        <w:rPr>
          <w:lang w:val="es-419"/>
        </w:rPr>
        <w:t xml:space="preserve"> del conjunto de datos</w:t>
      </w:r>
      <w:r>
        <w:rPr>
          <w:lang w:val="es-419"/>
        </w:rPr>
        <w:t>; si se envían dos argumentos se tomará como un rango, si se envían más de dos se tomará como una lista.</w:t>
      </w:r>
      <w:r w:rsidR="00BC4F40">
        <w:rPr>
          <w:lang w:val="es-419"/>
        </w:rPr>
        <w:t xml:space="preserve"> </w:t>
      </w:r>
      <w:r w:rsidR="00BC4F40" w:rsidRPr="00BC4F40">
        <w:rPr>
          <w:lang w:val="es-419"/>
        </w:rPr>
        <w:t>[ {n1-n2} &lt;&gt; {n1, n2,</w:t>
      </w:r>
      <w:r w:rsidR="00CE1659">
        <w:rPr>
          <w:lang w:val="es-419"/>
        </w:rPr>
        <w:t xml:space="preserve"> </w:t>
      </w:r>
      <w:proofErr w:type="gramStart"/>
      <w:r w:rsidR="00BC4F40" w:rsidRPr="00BC4F40">
        <w:rPr>
          <w:lang w:val="es-419"/>
        </w:rPr>
        <w:t>...</w:t>
      </w:r>
      <w:r w:rsidR="00CE1659">
        <w:rPr>
          <w:lang w:val="es-419"/>
        </w:rPr>
        <w:t xml:space="preserve"> </w:t>
      </w:r>
      <w:r w:rsidR="00BC4F40" w:rsidRPr="00BC4F40">
        <w:rPr>
          <w:lang w:val="es-419"/>
        </w:rPr>
        <w:t>,</w:t>
      </w:r>
      <w:proofErr w:type="gramEnd"/>
      <w:r w:rsidR="00BC4F40" w:rsidRPr="00BC4F40">
        <w:rPr>
          <w:lang w:val="es-419"/>
        </w:rPr>
        <w:t xml:space="preserve"> n} ]</w:t>
      </w:r>
    </w:p>
    <w:p w14:paraId="725C4290" w14:textId="1718B82B" w:rsidR="0012143F" w:rsidRDefault="0012143F" w:rsidP="0012143F">
      <w:pPr>
        <w:rPr>
          <w:lang w:val="es-419"/>
        </w:rPr>
      </w:pPr>
    </w:p>
    <w:p w14:paraId="737E5158" w14:textId="199CF9EC" w:rsidR="00AD3BAB" w:rsidRPr="005A4116" w:rsidRDefault="00AD3BAB" w:rsidP="00AD3BAB">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62200A">
        <w:rPr>
          <w:rFonts w:ascii="Arial" w:hAnsi="Arial" w:cs="Arial"/>
          <w:b/>
          <w:bCs/>
          <w:color w:val="000000" w:themeColor="text1"/>
          <w:sz w:val="22"/>
          <w:szCs w:val="22"/>
        </w:rPr>
        <w:t>4</w:t>
      </w:r>
      <w:r w:rsidRPr="005A4116">
        <w:rPr>
          <w:rFonts w:ascii="Arial" w:hAnsi="Arial" w:cs="Arial"/>
          <w:b/>
          <w:bCs/>
          <w:color w:val="000000" w:themeColor="text1"/>
          <w:sz w:val="22"/>
          <w:szCs w:val="22"/>
        </w:rPr>
        <w:t xml:space="preserve"> Modulo de archivos</w:t>
      </w:r>
    </w:p>
    <w:p w14:paraId="4ED5E25D" w14:textId="36012BFD" w:rsidR="00D47F55" w:rsidRPr="00AD3BAB" w:rsidRDefault="00AD3BAB" w:rsidP="00D47F55">
      <w:r>
        <w:t xml:space="preserve">En la </w:t>
      </w:r>
      <w:r w:rsidRPr="00D47F55">
        <w:rPr>
          <w:highlight w:val="red"/>
        </w:rPr>
        <w:t>figura de abajo</w:t>
      </w:r>
      <w:r>
        <w:t xml:space="preserve"> se muestra el módulo de archivos encargado de gestionar el acceso a los archivos necesarios en la ejecución del algoritmo. </w:t>
      </w:r>
      <w:r w:rsidR="00D47F55">
        <w:t xml:space="preserve">Este </w:t>
      </w:r>
      <w:r w:rsidR="00CE1659">
        <w:t>módulo</w:t>
      </w:r>
      <w:r w:rsidR="00D47F55">
        <w:t xml:space="preserve"> consta de dos clases principales, una encargada de la lectura de archivos y otra encargada de la escritura de resultados en un archivo de salida.</w:t>
      </w:r>
    </w:p>
    <w:p w14:paraId="2CA591E7" w14:textId="7E59DAC7" w:rsidR="00AD3BAB" w:rsidRDefault="00AD3BAB" w:rsidP="00AD3BAB"/>
    <w:p w14:paraId="2F83A102" w14:textId="62EDD0A1" w:rsidR="00FB32ED" w:rsidRPr="00AD3BAB" w:rsidRDefault="00967F89" w:rsidP="00E96DCB">
      <w:pPr>
        <w:jc w:val="center"/>
      </w:pPr>
      <w:r>
        <w:rPr>
          <w:noProof/>
        </w:rPr>
        <w:lastRenderedPageBreak/>
        <w:drawing>
          <wp:inline distT="0" distB="0" distL="0" distR="0" wp14:anchorId="5869914B" wp14:editId="12B398D2">
            <wp:extent cx="5612130" cy="308737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3087370"/>
                    </a:xfrm>
                    <a:prstGeom prst="rect">
                      <a:avLst/>
                    </a:prstGeom>
                  </pic:spPr>
                </pic:pic>
              </a:graphicData>
            </a:graphic>
          </wp:inline>
        </w:drawing>
      </w:r>
    </w:p>
    <w:p w14:paraId="39903A24" w14:textId="69CBA1BF" w:rsidR="000E48CB" w:rsidRPr="005A4116" w:rsidRDefault="000E48CB" w:rsidP="000E48CB">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62200A">
        <w:rPr>
          <w:rFonts w:ascii="Arial" w:hAnsi="Arial" w:cs="Arial"/>
          <w:b/>
          <w:bCs/>
          <w:color w:val="000000" w:themeColor="text1"/>
          <w:sz w:val="22"/>
          <w:szCs w:val="22"/>
        </w:rPr>
        <w:t>4</w:t>
      </w:r>
      <w:r w:rsidRPr="005A4116">
        <w:rPr>
          <w:rFonts w:ascii="Arial" w:hAnsi="Arial" w:cs="Arial"/>
          <w:b/>
          <w:bCs/>
          <w:color w:val="000000" w:themeColor="text1"/>
          <w:sz w:val="22"/>
          <w:szCs w:val="22"/>
        </w:rPr>
        <w:t xml:space="preserve">.1 </w:t>
      </w:r>
      <w:proofErr w:type="spellStart"/>
      <w:r w:rsidRPr="005A4116">
        <w:rPr>
          <w:rFonts w:ascii="Arial" w:hAnsi="Arial" w:cs="Arial"/>
          <w:b/>
          <w:bCs/>
          <w:color w:val="000000" w:themeColor="text1"/>
          <w:sz w:val="22"/>
          <w:szCs w:val="22"/>
        </w:rPr>
        <w:t>File_reader</w:t>
      </w:r>
      <w:proofErr w:type="spellEnd"/>
    </w:p>
    <w:p w14:paraId="30C32A3D" w14:textId="580BC9F6" w:rsidR="003D1927" w:rsidRDefault="000E48CB" w:rsidP="003D1927">
      <w:r>
        <w:t xml:space="preserve">Esta clase se encarga de realizar la lectura de </w:t>
      </w:r>
      <w:r w:rsidR="006B75DC">
        <w:t>un</w:t>
      </w:r>
      <w:r>
        <w:t xml:space="preserve"> archivo </w:t>
      </w:r>
      <w:r w:rsidR="006B75DC">
        <w:t>que contiene l</w:t>
      </w:r>
      <w:r w:rsidR="00804062">
        <w:t xml:space="preserve">a información de </w:t>
      </w:r>
      <w:r w:rsidR="006B75DC">
        <w:t>una</w:t>
      </w:r>
      <w:r w:rsidR="00804062">
        <w:t xml:space="preserve"> mochila</w:t>
      </w:r>
      <w:r w:rsidR="00935501">
        <w:t xml:space="preserve">. </w:t>
      </w:r>
      <w:r w:rsidR="003D1927">
        <w:t xml:space="preserve">Al momento de realizar la lectura se va construyendo una instancia de la clase </w:t>
      </w:r>
      <w:proofErr w:type="spellStart"/>
      <w:r w:rsidR="003D1927" w:rsidRPr="00B707C4">
        <w:rPr>
          <w:b/>
          <w:bCs/>
        </w:rPr>
        <w:t>Knapsack</w:t>
      </w:r>
      <w:proofErr w:type="spellEnd"/>
      <w:r w:rsidR="003D1927">
        <w:t xml:space="preserve"> la cual almacena una lista que contiene instancias de la clase </w:t>
      </w:r>
      <w:proofErr w:type="spellStart"/>
      <w:r w:rsidR="003D1927" w:rsidRPr="00B86395">
        <w:rPr>
          <w:b/>
          <w:bCs/>
        </w:rPr>
        <w:t>Item</w:t>
      </w:r>
      <w:proofErr w:type="spellEnd"/>
      <w:r w:rsidR="003D1927">
        <w:t xml:space="preserve"> y en conjunto generan una abstracción de la mochila</w:t>
      </w:r>
      <w:r w:rsidR="003D1927">
        <w:t xml:space="preserve">. La instancia de la mochila </w:t>
      </w:r>
      <w:r w:rsidR="003D1927">
        <w:t>se puede obtener invoca</w:t>
      </w:r>
      <w:r w:rsidR="003D1927">
        <w:t xml:space="preserve">ndo </w:t>
      </w:r>
      <w:r w:rsidR="003D1927">
        <w:t xml:space="preserve">el método </w:t>
      </w:r>
      <w:proofErr w:type="spellStart"/>
      <w:r w:rsidR="003D1927" w:rsidRPr="003D1927">
        <w:rPr>
          <w:b/>
          <w:bCs/>
        </w:rPr>
        <w:t>get_</w:t>
      </w:r>
      <w:proofErr w:type="gramStart"/>
      <w:r w:rsidR="003D1927" w:rsidRPr="003D1927">
        <w:rPr>
          <w:b/>
          <w:bCs/>
        </w:rPr>
        <w:t>knapsack</w:t>
      </w:r>
      <w:proofErr w:type="spellEnd"/>
      <w:r w:rsidR="003D1927" w:rsidRPr="003D1927">
        <w:rPr>
          <w:b/>
          <w:bCs/>
        </w:rPr>
        <w:t>(</w:t>
      </w:r>
      <w:proofErr w:type="gramEnd"/>
      <w:r w:rsidR="003D1927" w:rsidRPr="003D1927">
        <w:rPr>
          <w:b/>
          <w:bCs/>
        </w:rPr>
        <w:t>)</w:t>
      </w:r>
      <w:r w:rsidR="003D1927">
        <w:t>.</w:t>
      </w:r>
    </w:p>
    <w:p w14:paraId="574FC785" w14:textId="77777777" w:rsidR="003D1927" w:rsidRPr="000E48CB" w:rsidRDefault="003D1927" w:rsidP="003D1927"/>
    <w:p w14:paraId="455810D9" w14:textId="4A383908" w:rsidR="00600607" w:rsidRDefault="00935501" w:rsidP="000E48CB">
      <w:r>
        <w:t>Debido a que se trabaja con instancias de baja dimensionalidad, si el archivo no contiene una solución objetivo, esta será calculada por medio de un algoritmo de fuerza bruta que evalúa todas las posibles combinaciones y entre ellas selecciona la mejor</w:t>
      </w:r>
      <w:r w:rsidR="00406F0B">
        <w:t>. pos</w:t>
      </w:r>
      <w:r w:rsidR="00600607">
        <w:t xml:space="preserve">teriormente </w:t>
      </w:r>
      <w:r w:rsidR="00406F0B">
        <w:t xml:space="preserve">se </w:t>
      </w:r>
      <w:r w:rsidR="00600607">
        <w:t>escrib</w:t>
      </w:r>
      <w:r w:rsidR="00406F0B">
        <w:t>e la solución al final d</w:t>
      </w:r>
      <w:r w:rsidR="00600607">
        <w:t xml:space="preserve">el archivo que se </w:t>
      </w:r>
      <w:r w:rsidR="00406F0B">
        <w:t>está</w:t>
      </w:r>
      <w:r w:rsidR="00600607">
        <w:t xml:space="preserve"> leyendo</w:t>
      </w:r>
      <w:r w:rsidR="00406F0B">
        <w:t xml:space="preserve"> y junto a la cantidad de ítems se escribe </w:t>
      </w:r>
      <w:r w:rsidR="00600607">
        <w:t>la capacidad máxima de esa solución.</w:t>
      </w:r>
    </w:p>
    <w:p w14:paraId="6BCA3CA4" w14:textId="48854003" w:rsidR="00406F0B" w:rsidRDefault="00406F0B" w:rsidP="000E48CB"/>
    <w:p w14:paraId="3AF5843D" w14:textId="056D09B8" w:rsidR="00406F0B" w:rsidRDefault="00E20DDA" w:rsidP="000E48CB">
      <w:r>
        <w:t xml:space="preserve">Terminado el proceso de lectura, la clase </w:t>
      </w:r>
      <w:proofErr w:type="spellStart"/>
      <w:r>
        <w:t>File_Reader</w:t>
      </w:r>
      <w:proofErr w:type="spellEnd"/>
      <w:r>
        <w:t xml:space="preserve"> ha construido una instancia de la clase </w:t>
      </w:r>
      <w:proofErr w:type="spellStart"/>
      <w:r>
        <w:t>Knapsack</w:t>
      </w:r>
      <w:proofErr w:type="spellEnd"/>
      <w:r>
        <w:t xml:space="preserve"> con toda la información que contiene el archivo </w:t>
      </w:r>
      <w:r w:rsidR="004D7C4F">
        <w:t xml:space="preserve">y </w:t>
      </w:r>
      <w:r>
        <w:t>el archivo leído inicialmente quedara con la siguiente estructura</w:t>
      </w:r>
      <w:r w:rsidR="004D7C4F">
        <w:t>:</w:t>
      </w:r>
    </w:p>
    <w:p w14:paraId="1002E637" w14:textId="77777777" w:rsidR="00600607" w:rsidRDefault="00600607" w:rsidP="000E48CB"/>
    <w:p w14:paraId="46EF4C9D" w14:textId="678232F2" w:rsidR="00E20DDA" w:rsidRPr="00D92F19" w:rsidRDefault="007E346D"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s-419" w:eastAsia="es-419"/>
        </w:rPr>
      </w:pPr>
      <w:r>
        <w:rPr>
          <w:rFonts w:ascii="Courier New" w:eastAsia="Times New Roman" w:hAnsi="Courier New" w:cs="Courier New"/>
          <w:color w:val="000000"/>
          <w:sz w:val="20"/>
          <w:szCs w:val="20"/>
          <w:lang w:val="es-419" w:eastAsia="es-419"/>
        </w:rPr>
        <w:t>n C</w:t>
      </w:r>
    </w:p>
    <w:p w14:paraId="655AFEE5" w14:textId="77777777" w:rsidR="00E20DDA" w:rsidRPr="00D92F19" w:rsidRDefault="00E20DDA"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0] w[0]</w:t>
      </w:r>
    </w:p>
    <w:p w14:paraId="6EF18B8D" w14:textId="77777777" w:rsidR="00E20DDA" w:rsidRPr="00D92F19" w:rsidRDefault="00E20DDA"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1] w[1]</w:t>
      </w:r>
    </w:p>
    <w:p w14:paraId="4383A3CC" w14:textId="77777777" w:rsidR="00E20DDA" w:rsidRPr="00D92F19" w:rsidRDefault="00E20DDA"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2C2FA174" w14:textId="77777777" w:rsidR="00E20DDA" w:rsidRPr="00D92F19" w:rsidRDefault="00E20DDA"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3A519889" w14:textId="0EBF36C3" w:rsidR="00E20DDA" w:rsidRDefault="00E20DDA"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obj</w:t>
      </w:r>
    </w:p>
    <w:p w14:paraId="58A48897" w14:textId="06FE899A" w:rsidR="007E346D" w:rsidRPr="007E346D" w:rsidRDefault="007E346D" w:rsidP="00E2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985"/>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60E756E5" w14:textId="77777777" w:rsidR="00600607" w:rsidRPr="007E346D" w:rsidRDefault="00600607" w:rsidP="000E48CB">
      <w:pPr>
        <w:rPr>
          <w:lang w:val="es-419"/>
        </w:rPr>
      </w:pPr>
    </w:p>
    <w:p w14:paraId="5FB964F0" w14:textId="2575189A" w:rsidR="007E346D" w:rsidRPr="00A14AA5" w:rsidRDefault="007E346D" w:rsidP="007E346D">
      <w:r>
        <w:t>D</w:t>
      </w:r>
      <w:r w:rsidRPr="00A14AA5">
        <w:t xml:space="preserve">onde </w:t>
      </w:r>
      <w:r w:rsidRPr="004C32E0">
        <w:rPr>
          <w:b/>
          <w:bCs/>
        </w:rPr>
        <w:t>n</w:t>
      </w:r>
      <w:r>
        <w:t xml:space="preserve"> indica la cantidad de elementos,</w:t>
      </w:r>
      <w:r>
        <w:t xml:space="preserve"> </w:t>
      </w:r>
      <w:r w:rsidRPr="007E346D">
        <w:rPr>
          <w:b/>
          <w:bCs/>
        </w:rPr>
        <w:t>C</w:t>
      </w:r>
      <w:r>
        <w:t xml:space="preserve"> indica la capacidad máxima de la mochila,</w:t>
      </w:r>
      <w:r>
        <w:t xml:space="preserve"> </w:t>
      </w:r>
      <w:proofErr w:type="gramStart"/>
      <w:r w:rsidRPr="004C32E0">
        <w:rPr>
          <w:b/>
          <w:bCs/>
        </w:rPr>
        <w:t>p[</w:t>
      </w:r>
      <w:proofErr w:type="gramEnd"/>
      <w:r w:rsidRPr="004C32E0">
        <w:rPr>
          <w:b/>
          <w:bCs/>
        </w:rPr>
        <w:t>0]</w:t>
      </w:r>
      <w:r>
        <w:t xml:space="preserve"> indica el beneficio del primer elemento, </w:t>
      </w:r>
      <w:r w:rsidRPr="004C32E0">
        <w:rPr>
          <w:b/>
          <w:bCs/>
        </w:rPr>
        <w:t>w[0]</w:t>
      </w:r>
      <w:r>
        <w:t xml:space="preserve"> indica el peso del primer elemento y así sucesivamente hasta el elemento n-1, </w:t>
      </w:r>
      <w:proofErr w:type="spellStart"/>
      <w:r w:rsidRPr="004C32E0">
        <w:rPr>
          <w:b/>
          <w:bCs/>
        </w:rPr>
        <w:t>obj</w:t>
      </w:r>
      <w:proofErr w:type="spellEnd"/>
      <w:r>
        <w:t xml:space="preserve"> indica el valor objetivo </w:t>
      </w:r>
      <w:r>
        <w:t xml:space="preserve">de la </w:t>
      </w:r>
      <w:r>
        <w:t>solución</w:t>
      </w:r>
      <w:r>
        <w:t xml:space="preserve"> y al final de</w:t>
      </w:r>
      <w:r w:rsidR="00A5202E">
        <w:t>l documento se encuentra la solución optima al problema en cuestión la cual consta de una lista de ceros o unos donde uno significa que el elemento va en la mochila .</w:t>
      </w:r>
    </w:p>
    <w:p w14:paraId="5333D074" w14:textId="03AABFF3" w:rsidR="003A0A6F" w:rsidRDefault="003A0A6F" w:rsidP="003E7B8F">
      <w:pPr>
        <w:rPr>
          <w:lang w:val="es-419"/>
        </w:rPr>
      </w:pPr>
    </w:p>
    <w:p w14:paraId="36E3C37A" w14:textId="29D1BE9A" w:rsidR="00804062" w:rsidRPr="005A4116" w:rsidRDefault="00804062" w:rsidP="00804062">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62200A">
        <w:rPr>
          <w:rFonts w:ascii="Arial" w:hAnsi="Arial" w:cs="Arial"/>
          <w:b/>
          <w:bCs/>
          <w:color w:val="000000" w:themeColor="text1"/>
          <w:sz w:val="22"/>
          <w:szCs w:val="22"/>
        </w:rPr>
        <w:t>4</w:t>
      </w:r>
      <w:r w:rsidRPr="005A4116">
        <w:rPr>
          <w:rFonts w:ascii="Arial" w:hAnsi="Arial" w:cs="Arial"/>
          <w:b/>
          <w:bCs/>
          <w:color w:val="000000" w:themeColor="text1"/>
          <w:sz w:val="22"/>
          <w:szCs w:val="22"/>
        </w:rPr>
        <w:t xml:space="preserve">.1 </w:t>
      </w:r>
      <w:proofErr w:type="spellStart"/>
      <w:r w:rsidRPr="005A4116">
        <w:rPr>
          <w:rFonts w:ascii="Arial" w:hAnsi="Arial" w:cs="Arial"/>
          <w:b/>
          <w:bCs/>
          <w:color w:val="000000" w:themeColor="text1"/>
          <w:sz w:val="22"/>
          <w:szCs w:val="22"/>
        </w:rPr>
        <w:t>File_writer</w:t>
      </w:r>
      <w:proofErr w:type="spellEnd"/>
    </w:p>
    <w:p w14:paraId="5ACEEE38" w14:textId="67CF11C8" w:rsidR="00804062" w:rsidRDefault="00804062" w:rsidP="00804062">
      <w:r>
        <w:t>Esta clase se encarga de realizar la escritura de los resultados</w:t>
      </w:r>
      <w:r w:rsidR="006B75DC">
        <w:t xml:space="preserve"> de la evaluación de los algoritmos seleccionados</w:t>
      </w:r>
      <w:r>
        <w:t xml:space="preserve"> en un archivo de texto</w:t>
      </w:r>
      <w:r w:rsidR="006B75DC">
        <w:t>.</w:t>
      </w:r>
    </w:p>
    <w:p w14:paraId="0DEA02DF" w14:textId="657CD6FD" w:rsidR="005A4116" w:rsidRDefault="005A4116" w:rsidP="00804062"/>
    <w:p w14:paraId="09718A35" w14:textId="3B381044" w:rsidR="005A4116" w:rsidRDefault="005A4116" w:rsidP="005A4116">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62200A">
        <w:rPr>
          <w:rFonts w:ascii="Arial" w:hAnsi="Arial" w:cs="Arial"/>
          <w:b/>
          <w:bCs/>
          <w:color w:val="000000" w:themeColor="text1"/>
          <w:sz w:val="22"/>
          <w:szCs w:val="22"/>
        </w:rPr>
        <w:t>5</w:t>
      </w:r>
      <w:r w:rsidR="00A85282" w:rsidRPr="005A4116">
        <w:rPr>
          <w:rFonts w:ascii="Arial" w:hAnsi="Arial" w:cs="Arial"/>
          <w:b/>
          <w:bCs/>
          <w:color w:val="000000" w:themeColor="text1"/>
          <w:sz w:val="22"/>
          <w:szCs w:val="22"/>
        </w:rPr>
        <w:t xml:space="preserve"> MODULO </w:t>
      </w:r>
      <w:r w:rsidR="00A85282">
        <w:rPr>
          <w:rFonts w:ascii="Arial" w:hAnsi="Arial" w:cs="Arial"/>
          <w:b/>
          <w:bCs/>
          <w:color w:val="000000" w:themeColor="text1"/>
          <w:sz w:val="22"/>
          <w:szCs w:val="22"/>
        </w:rPr>
        <w:t>DE ALGORITMOS</w:t>
      </w:r>
    </w:p>
    <w:p w14:paraId="2DF2867D" w14:textId="39B1AD1E" w:rsidR="00A85282" w:rsidRDefault="0038500C" w:rsidP="00A85282">
      <w:r>
        <w:t xml:space="preserve">En la </w:t>
      </w:r>
      <w:r w:rsidRPr="002D456C">
        <w:rPr>
          <w:highlight w:val="red"/>
        </w:rPr>
        <w:t>figura de abajo</w:t>
      </w:r>
      <w:r>
        <w:t xml:space="preserve"> se muestra el módulo de algoritmos, este </w:t>
      </w:r>
      <w:r w:rsidR="005F06AC">
        <w:t>módulo</w:t>
      </w:r>
      <w:r>
        <w:t xml:space="preserve"> se encarga de brindar una arquitectura base de alto nivel para la implementación de nuevos algoritmos</w:t>
      </w:r>
      <w:r w:rsidR="003C7921">
        <w:t>,</w:t>
      </w:r>
      <w:r>
        <w:t xml:space="preserve"> </w:t>
      </w:r>
      <w:r w:rsidR="003C7921">
        <w:t>la cual garantiza que se puedan adicionar nuev</w:t>
      </w:r>
      <w:r w:rsidR="005F06AC">
        <w:t>a</w:t>
      </w:r>
      <w:r w:rsidR="003C7921">
        <w:t>s</w:t>
      </w:r>
      <w:r w:rsidR="005F06AC">
        <w:t xml:space="preserve"> metaheurísticas</w:t>
      </w:r>
      <w:r w:rsidR="003C7921">
        <w:t xml:space="preserve"> sin que se afecte el funcionamiento</w:t>
      </w:r>
      <w:r w:rsidR="005F06AC">
        <w:t xml:space="preserve"> del marco de trabajo.</w:t>
      </w:r>
    </w:p>
    <w:p w14:paraId="704B31F6" w14:textId="573DF32E" w:rsidR="005F06AC" w:rsidRPr="00A85282" w:rsidRDefault="005627D9" w:rsidP="00E96DCB">
      <w:pPr>
        <w:jc w:val="center"/>
      </w:pPr>
      <w:r>
        <w:rPr>
          <w:noProof/>
        </w:rPr>
        <w:drawing>
          <wp:inline distT="0" distB="0" distL="0" distR="0" wp14:anchorId="7EA70339" wp14:editId="1C03B599">
            <wp:extent cx="5612130" cy="3369310"/>
            <wp:effectExtent l="0" t="0" r="762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369310"/>
                    </a:xfrm>
                    <a:prstGeom prst="rect">
                      <a:avLst/>
                    </a:prstGeom>
                  </pic:spPr>
                </pic:pic>
              </a:graphicData>
            </a:graphic>
          </wp:inline>
        </w:drawing>
      </w:r>
    </w:p>
    <w:p w14:paraId="2FCC2BDA" w14:textId="77777777" w:rsidR="00551943" w:rsidRDefault="00551943" w:rsidP="00551943">
      <w:pPr>
        <w:rPr>
          <w:b/>
          <w:bCs/>
        </w:rPr>
      </w:pPr>
    </w:p>
    <w:p w14:paraId="015087AC" w14:textId="0A4FBB2C" w:rsidR="005A4116" w:rsidRPr="00551943" w:rsidRDefault="00C041CB" w:rsidP="00551943">
      <w:pPr>
        <w:rPr>
          <w:b/>
          <w:bCs/>
        </w:rPr>
      </w:pPr>
      <w:r w:rsidRPr="00551943">
        <w:rPr>
          <w:b/>
          <w:bCs/>
        </w:rPr>
        <w:t>3.1.</w:t>
      </w:r>
      <w:r w:rsidR="0062200A" w:rsidRPr="00551943">
        <w:rPr>
          <w:b/>
          <w:bCs/>
        </w:rPr>
        <w:t>5</w:t>
      </w:r>
      <w:r w:rsidRPr="00551943">
        <w:rPr>
          <w:b/>
          <w:bCs/>
        </w:rPr>
        <w:t xml:space="preserve">.1 </w:t>
      </w:r>
      <w:proofErr w:type="spellStart"/>
      <w:r w:rsidR="004C16EA" w:rsidRPr="00551943">
        <w:rPr>
          <w:b/>
          <w:bCs/>
        </w:rPr>
        <w:t>A</w:t>
      </w:r>
      <w:r w:rsidRPr="00551943">
        <w:rPr>
          <w:b/>
          <w:bCs/>
        </w:rPr>
        <w:t>lgorithm</w:t>
      </w:r>
      <w:proofErr w:type="spellEnd"/>
    </w:p>
    <w:p w14:paraId="4C7EAA8C" w14:textId="0EFCFB67" w:rsidR="004C16EA" w:rsidRDefault="004C16EA" w:rsidP="004C16EA">
      <w:r>
        <w:t>Esta clase abstracta se encarga de definir el método de ejecución que deben implementar las clases concretas</w:t>
      </w:r>
      <w:r w:rsidR="00800336">
        <w:t xml:space="preserve">, </w:t>
      </w:r>
      <w:r w:rsidR="004B0D29">
        <w:t>además</w:t>
      </w:r>
      <w:r w:rsidR="004D7C4F">
        <w:t xml:space="preserve"> </w:t>
      </w:r>
      <w:r w:rsidR="00800336">
        <w:t xml:space="preserve">define las variables globales que </w:t>
      </w:r>
      <w:r w:rsidR="004B0D29">
        <w:t>servirán</w:t>
      </w:r>
      <w:r w:rsidR="00800336">
        <w:t xml:space="preserve"> como parámetros de ejecución de cada algoritmo</w:t>
      </w:r>
      <w:r w:rsidR="004B0D29">
        <w:t>, entre ellas se define una variable que almacena la información de la mochila, una variable que define el mecanismo de aleatoriedad que se desea utilizar y una variable donde se almacena la mejor solución encontrada.</w:t>
      </w:r>
    </w:p>
    <w:p w14:paraId="6BDB9048" w14:textId="613B115E" w:rsidR="004B0D29" w:rsidRDefault="004B0D29" w:rsidP="004C16EA"/>
    <w:p w14:paraId="32161CB0" w14:textId="2E44391C" w:rsidR="004B0D29" w:rsidRPr="004C16EA" w:rsidRDefault="0073176E" w:rsidP="004C16EA">
      <w:r>
        <w:t xml:space="preserve">Además de considerar una </w:t>
      </w:r>
      <w:r w:rsidR="00551943">
        <w:t xml:space="preserve">clase para definir una </w:t>
      </w:r>
      <w:r>
        <w:t>metaheurística general</w:t>
      </w:r>
      <w:r w:rsidR="00551943">
        <w:t xml:space="preserve"> denominada </w:t>
      </w:r>
      <w:proofErr w:type="spellStart"/>
      <w:r w:rsidR="00551943" w:rsidRPr="00551943">
        <w:rPr>
          <w:b/>
          <w:bCs/>
        </w:rPr>
        <w:t>Metaheuristic</w:t>
      </w:r>
      <w:proofErr w:type="spellEnd"/>
      <w:r>
        <w:t xml:space="preserve">, la escogencia de los algoritmos </w:t>
      </w:r>
      <w:r w:rsidR="00AF54CA">
        <w:t>que</w:t>
      </w:r>
      <w:r>
        <w:t xml:space="preserve"> van a ser objeto de </w:t>
      </w:r>
      <w:r w:rsidR="00AF54CA">
        <w:t>estudio</w:t>
      </w:r>
      <w:r>
        <w:t xml:space="preserve"> </w:t>
      </w:r>
      <w:r w:rsidR="00B94883">
        <w:t>requiere</w:t>
      </w:r>
      <w:r>
        <w:t xml:space="preserve"> que se tenga una metaheurística </w:t>
      </w:r>
      <w:r w:rsidR="00551943">
        <w:t xml:space="preserve">especifica </w:t>
      </w:r>
      <w:r>
        <w:t>basada en poblaci</w:t>
      </w:r>
      <w:r w:rsidR="00AF54CA">
        <w:t>ó</w:t>
      </w:r>
      <w:r>
        <w:t>n</w:t>
      </w:r>
      <w:r w:rsidR="00551943">
        <w:t xml:space="preserve"> denominada </w:t>
      </w:r>
      <w:proofErr w:type="spellStart"/>
      <w:r w:rsidR="00551943" w:rsidRPr="00551943">
        <w:rPr>
          <w:b/>
          <w:bCs/>
        </w:rPr>
        <w:t>PopulationMetaheuristic</w:t>
      </w:r>
      <w:proofErr w:type="spellEnd"/>
      <w:r w:rsidR="00AF54CA">
        <w:t xml:space="preserve">, con ella se permite agregar algoritmos que simulan </w:t>
      </w:r>
      <w:r w:rsidR="00B94883">
        <w:t>metaheurísticas</w:t>
      </w:r>
      <w:r w:rsidR="00AF54CA">
        <w:t xml:space="preserve"> poblacionales o de enjambre.</w:t>
      </w:r>
    </w:p>
    <w:p w14:paraId="48927D75" w14:textId="2266FF05" w:rsidR="00804062" w:rsidRDefault="00804062" w:rsidP="003E7B8F"/>
    <w:p w14:paraId="3F2AAA85" w14:textId="01D8599C" w:rsidR="00B44E16" w:rsidRPr="00551943" w:rsidRDefault="00B44E16" w:rsidP="00551943">
      <w:pPr>
        <w:rPr>
          <w:b/>
          <w:bCs/>
        </w:rPr>
      </w:pPr>
      <w:r w:rsidRPr="00551943">
        <w:rPr>
          <w:b/>
          <w:bCs/>
        </w:rPr>
        <w:t>3.1.</w:t>
      </w:r>
      <w:r w:rsidR="0062200A" w:rsidRPr="00551943">
        <w:rPr>
          <w:b/>
          <w:bCs/>
        </w:rPr>
        <w:t>5</w:t>
      </w:r>
      <w:r w:rsidRPr="00551943">
        <w:rPr>
          <w:b/>
          <w:bCs/>
        </w:rPr>
        <w:t xml:space="preserve">.1 </w:t>
      </w:r>
      <w:proofErr w:type="spellStart"/>
      <w:r w:rsidRPr="00551943">
        <w:rPr>
          <w:b/>
          <w:bCs/>
        </w:rPr>
        <w:t>Solution</w:t>
      </w:r>
      <w:proofErr w:type="spellEnd"/>
    </w:p>
    <w:p w14:paraId="2C8BE931" w14:textId="751EE4ED" w:rsidR="00B44E16" w:rsidRDefault="00B44E16" w:rsidP="00B44E16">
      <w:r>
        <w:t xml:space="preserve">Esta clase abstracta define los métodos necesarios para realizar las operaciones que requiera cada algoritmo concreto, tiene una relación de dependencia con la clase </w:t>
      </w:r>
      <w:proofErr w:type="spellStart"/>
      <w:r w:rsidR="003D1032">
        <w:rPr>
          <w:b/>
          <w:bCs/>
        </w:rPr>
        <w:lastRenderedPageBreak/>
        <w:t>A</w:t>
      </w:r>
      <w:r w:rsidRPr="00867A43">
        <w:rPr>
          <w:b/>
          <w:bCs/>
        </w:rPr>
        <w:t>lgorithm</w:t>
      </w:r>
      <w:proofErr w:type="spellEnd"/>
      <w:r>
        <w:t xml:space="preserve"> ya que </w:t>
      </w:r>
      <w:r w:rsidR="00867A43">
        <w:t>mediante esta clase se logra realizar operaciones de cruce, mutación, evaluación, cálculo de fitness entre otras</w:t>
      </w:r>
      <w:r w:rsidR="00AB6CC3">
        <w:t xml:space="preserve">, </w:t>
      </w:r>
      <w:r w:rsidR="00867A43">
        <w:t xml:space="preserve">a las instancias de solución evaluadas en cada </w:t>
      </w:r>
      <w:r w:rsidR="00173876">
        <w:t>iteración</w:t>
      </w:r>
      <w:r w:rsidR="00867A43">
        <w:t>.</w:t>
      </w:r>
      <w:r w:rsidR="00173876">
        <w:t xml:space="preserve"> Esta clase define dos constructores para su inicialización, un constructor se encarga de inicializar </w:t>
      </w:r>
      <w:r w:rsidR="00B94883">
        <w:t>una</w:t>
      </w:r>
      <w:r w:rsidR="00173876">
        <w:t xml:space="preserve"> instancia </w:t>
      </w:r>
      <w:r w:rsidR="00B94883">
        <w:t>vacía</w:t>
      </w:r>
      <w:r w:rsidR="00173876">
        <w:t xml:space="preserve"> y con el otro se puede </w:t>
      </w:r>
      <w:r w:rsidR="00B94883">
        <w:t>realizar una copia de una solución previamente definida.</w:t>
      </w:r>
    </w:p>
    <w:p w14:paraId="132B78A3" w14:textId="77777777" w:rsidR="00B94883" w:rsidRPr="00B44E16" w:rsidRDefault="00B94883" w:rsidP="00B44E16"/>
    <w:p w14:paraId="2A44EBA2" w14:textId="63F27CE9" w:rsidR="00B94883" w:rsidRPr="00AB6CC3" w:rsidRDefault="00B94883" w:rsidP="00AB6CC3">
      <w:pPr>
        <w:rPr>
          <w:b/>
          <w:bCs/>
        </w:rPr>
      </w:pPr>
      <w:r w:rsidRPr="00AB6CC3">
        <w:rPr>
          <w:b/>
          <w:bCs/>
        </w:rPr>
        <w:t>3.1.</w:t>
      </w:r>
      <w:r w:rsidR="0062200A" w:rsidRPr="00AB6CC3">
        <w:rPr>
          <w:b/>
          <w:bCs/>
        </w:rPr>
        <w:t>5</w:t>
      </w:r>
      <w:r w:rsidRPr="00AB6CC3">
        <w:rPr>
          <w:b/>
          <w:bCs/>
        </w:rPr>
        <w:t xml:space="preserve">.1 </w:t>
      </w:r>
      <w:proofErr w:type="spellStart"/>
      <w:r w:rsidRPr="00AB6CC3">
        <w:rPr>
          <w:b/>
          <w:bCs/>
        </w:rPr>
        <w:t>ibm_quantum</w:t>
      </w:r>
      <w:proofErr w:type="spellEnd"/>
    </w:p>
    <w:p w14:paraId="60F36858" w14:textId="7870385E" w:rsidR="00B94883" w:rsidRDefault="00B94883" w:rsidP="00B94883">
      <w:r w:rsidRPr="00E84123">
        <w:t xml:space="preserve">En esta clase de encuentra el desarrollo de toda la lógica de simulación cuántica que se encarga de calcular los operadores de Pauli </w:t>
      </w:r>
      <w:r w:rsidR="00E84123" w:rsidRPr="00E84123">
        <w:t xml:space="preserve">que sirven de insumo para la clase </w:t>
      </w:r>
      <w:proofErr w:type="spellStart"/>
      <w:r w:rsidR="00E84123" w:rsidRPr="00AB6CC3">
        <w:rPr>
          <w:b/>
          <w:bCs/>
        </w:rPr>
        <w:t>ExactEigensolver</w:t>
      </w:r>
      <w:proofErr w:type="spellEnd"/>
      <w:r w:rsidR="00EA7502">
        <w:t xml:space="preserve"> la cual es la instancia de Qiskit encargada de encontrar la so</w:t>
      </w:r>
      <w:r>
        <w:t>lución al problema de mochila especifico</w:t>
      </w:r>
      <w:r w:rsidR="00EA7502">
        <w:t>.</w:t>
      </w:r>
    </w:p>
    <w:p w14:paraId="042F740D" w14:textId="2B83BA9D" w:rsidR="00EA7502" w:rsidRDefault="00EA7502" w:rsidP="00B94883"/>
    <w:p w14:paraId="779AF319" w14:textId="16DCB98B" w:rsidR="003D1032" w:rsidRDefault="00EA7502" w:rsidP="00B94883">
      <w:r>
        <w:t>Las clases restantes marcadas en color azul corresponden a las implementaciones de los algoritmos del estado del arte seleccionados para realizar el estudio comparativo.</w:t>
      </w:r>
    </w:p>
    <w:p w14:paraId="2CC6CDAF" w14:textId="77777777" w:rsidR="003D1032" w:rsidRDefault="003D1032">
      <w:pPr>
        <w:spacing w:after="160" w:line="259" w:lineRule="auto"/>
        <w:jc w:val="left"/>
      </w:pPr>
      <w:r>
        <w:br w:type="page"/>
      </w:r>
    </w:p>
    <w:p w14:paraId="31C6133C" w14:textId="77777777" w:rsidR="00EA7502" w:rsidRPr="00B94883" w:rsidRDefault="00EA7502" w:rsidP="00B94883"/>
    <w:p w14:paraId="64522A39" w14:textId="77777777" w:rsidR="00B44E16" w:rsidRPr="00804062" w:rsidRDefault="00B44E16" w:rsidP="003E7B8F"/>
    <w:p w14:paraId="6BD46F47" w14:textId="47742BCC" w:rsidR="00C25A05" w:rsidRPr="0087466E" w:rsidRDefault="00C25A05" w:rsidP="00C25A05">
      <w:pPr>
        <w:pStyle w:val="Titulo"/>
        <w:rPr>
          <w:rFonts w:ascii="Arial,DejaVu Sans" w:eastAsia="Arial,DejaVu Sans" w:hAnsi="Arial,DejaVu Sans" w:cs="Arial,DejaVu Sans"/>
        </w:rPr>
      </w:pPr>
      <w:r w:rsidRPr="0087466E">
        <w:rPr>
          <w:rFonts w:eastAsia="Arial"/>
        </w:rPr>
        <w:t xml:space="preserve">CAPÍTULO </w:t>
      </w:r>
      <w:r>
        <w:rPr>
          <w:rFonts w:eastAsia="Arial"/>
        </w:rPr>
        <w:t>4</w:t>
      </w:r>
    </w:p>
    <w:p w14:paraId="4FBDE9CF" w14:textId="77777777" w:rsidR="00C25A05" w:rsidRDefault="00C25A05" w:rsidP="00C25A05">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PROBLEMA DE LA MOCHILA BINARIA ABORDADO MEDIANTE COMPUTACION CUANTICA</w:t>
      </w:r>
    </w:p>
    <w:p w14:paraId="43BF7D25" w14:textId="77777777" w:rsidR="00C25A05" w:rsidRPr="00944576" w:rsidRDefault="00C25A05" w:rsidP="00C25A05"/>
    <w:p w14:paraId="2430D134" w14:textId="4F38F096" w:rsidR="00C25A05" w:rsidRDefault="00C25A05" w:rsidP="00C25A05">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DESCRIP</w:t>
      </w:r>
      <w:r w:rsidR="003F1E81">
        <w:rPr>
          <w:rFonts w:ascii="Arial" w:hAnsi="Arial" w:cs="Arial"/>
          <w:b/>
          <w:bCs/>
          <w:color w:val="000000" w:themeColor="text1"/>
          <w:sz w:val="22"/>
          <w:szCs w:val="22"/>
        </w:rPr>
        <w:t>CIÓN</w:t>
      </w:r>
    </w:p>
    <w:p w14:paraId="7FD68CC8" w14:textId="77777777" w:rsidR="00C25A05" w:rsidRPr="00EA2BB9" w:rsidRDefault="00C25A05" w:rsidP="00C25A05"/>
    <w:p w14:paraId="64E3CD24" w14:textId="77777777" w:rsidR="00C25A05" w:rsidRPr="0063632A" w:rsidRDefault="00C25A05" w:rsidP="00C25A05">
      <w:pPr>
        <w:pStyle w:val="Prrafodelista"/>
        <w:numPr>
          <w:ilvl w:val="2"/>
          <w:numId w:val="4"/>
        </w:numPr>
        <w:ind w:left="709"/>
        <w:rPr>
          <w:b/>
          <w:bCs/>
        </w:rPr>
      </w:pPr>
      <w:r w:rsidRPr="0063632A">
        <w:rPr>
          <w:b/>
          <w:bCs/>
        </w:rPr>
        <w:t>Modulo 1</w:t>
      </w:r>
    </w:p>
    <w:p w14:paraId="1241BAEB" w14:textId="77777777" w:rsidR="00C25A05" w:rsidRPr="0063632A" w:rsidRDefault="00C25A05" w:rsidP="00C25A05">
      <w:pPr>
        <w:pStyle w:val="Prrafodelista"/>
        <w:numPr>
          <w:ilvl w:val="2"/>
          <w:numId w:val="4"/>
        </w:numPr>
        <w:ind w:left="709"/>
        <w:rPr>
          <w:b/>
          <w:bCs/>
        </w:rPr>
      </w:pPr>
      <w:r w:rsidRPr="0063632A">
        <w:rPr>
          <w:b/>
          <w:bCs/>
        </w:rPr>
        <w:t>Modulo 2</w:t>
      </w:r>
    </w:p>
    <w:p w14:paraId="7EAC7EDE" w14:textId="77777777" w:rsidR="00C25A05" w:rsidRPr="0063632A" w:rsidRDefault="00C25A05" w:rsidP="00C25A05">
      <w:pPr>
        <w:pStyle w:val="Prrafodelista"/>
        <w:numPr>
          <w:ilvl w:val="2"/>
          <w:numId w:val="4"/>
        </w:numPr>
        <w:ind w:left="709"/>
        <w:rPr>
          <w:b/>
          <w:bCs/>
        </w:rPr>
      </w:pPr>
      <w:r w:rsidRPr="0063632A">
        <w:rPr>
          <w:b/>
          <w:bCs/>
        </w:rPr>
        <w:t>Modulo 3</w:t>
      </w:r>
    </w:p>
    <w:p w14:paraId="3A8BFF03" w14:textId="77777777" w:rsidR="00C25A05" w:rsidRDefault="00C25A05" w:rsidP="00C25A05"/>
    <w:p w14:paraId="399526AC" w14:textId="29F958D2" w:rsidR="003A0A6F" w:rsidRDefault="003A0A6F" w:rsidP="003E7B8F"/>
    <w:p w14:paraId="7FD44825" w14:textId="77777777" w:rsidR="00D119C5" w:rsidRPr="0087466E" w:rsidRDefault="00D119C5" w:rsidP="00D119C5">
      <w:pPr>
        <w:pStyle w:val="Ttulo2"/>
      </w:pPr>
      <w:bookmarkStart w:id="35" w:name="_Toc12212092"/>
      <w:bookmarkStart w:id="36" w:name="_Toc12274310"/>
      <w:r w:rsidRPr="0087466E">
        <w:t>Metodología de desarrollo</w:t>
      </w:r>
      <w:bookmarkEnd w:id="35"/>
      <w:bookmarkEnd w:id="36"/>
    </w:p>
    <w:p w14:paraId="0DE0BC30" w14:textId="06842BA3" w:rsidR="00D119C5" w:rsidRPr="0087466E" w:rsidRDefault="00D119C5" w:rsidP="00D119C5">
      <w:pPr>
        <w:rPr>
          <w:lang w:val="es-ES"/>
        </w:rPr>
      </w:pPr>
      <w:r w:rsidRPr="0087466E">
        <w:rPr>
          <w:lang w:val="es-ES"/>
        </w:rPr>
        <w:t>En este trabajo se usó el patrón de investigación iterativo (PII) propuesto por Pratt</w:t>
      </w:r>
      <w:r w:rsidR="00122E02">
        <w:t xml:space="preserve"> </w:t>
      </w:r>
      <w:r w:rsidR="00122E02">
        <w:fldChar w:fldCharType="begin" w:fldLock="1"/>
      </w:r>
      <w:r w:rsidR="00122E02">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01A043F3" w14:textId="77777777" w:rsidR="00D119C5" w:rsidRPr="0087466E" w:rsidRDefault="00D119C5" w:rsidP="00D119C5">
      <w:pPr>
        <w:rPr>
          <w:lang w:val="es-ES"/>
        </w:rPr>
      </w:pPr>
      <w:r w:rsidRPr="0087466E">
        <w:rPr>
          <w:lang w:val="es-ES"/>
        </w:rPr>
        <w:t xml:space="preserve">En todos los ciclos, en la etapa de observación, se realizó una búsqueda de mecanismos de selección y competencia de representantes presentes en otras soluciones de aprendizaje incremental. Adicionalmente, en los ciclos iniciales se identificó la necesidad de agregar mecanismos complementarios para el control del entrenamiento, lo que llevó a la búsqueda de técnicas de regularización para asignar un peso de penalización a las muestras durante el entrenamiento. </w:t>
      </w:r>
    </w:p>
    <w:p w14:paraId="7C5B71D4" w14:textId="77777777" w:rsidR="00D119C5" w:rsidRPr="0087466E" w:rsidRDefault="00D119C5" w:rsidP="00D119C5">
      <w:pPr>
        <w:rPr>
          <w:lang w:val="es-ES"/>
        </w:rPr>
      </w:pPr>
      <w:r w:rsidRPr="0087466E">
        <w:rPr>
          <w:lang w:val="es-ES"/>
        </w:rPr>
        <w:t>Posteriormente, en la etapa de identificación se escogieron las estrategias que se consideraban más prometedoras para cada componente. Por otra parte, las etapas de desarrollo y pruebas (experimentación) se realizaron en paralelo, en un proceso de retroalimentación constante. Este proceso funcionó de la siguiente manera: se implementaron versiones básicas de las técnicas seleccionadas, que eran inmediatamente probadas en experimentos rápidos en ambientes pequeños, cuyos resultados fueron usados para guiar el desarrollo de pequeñas variaciones sobre las técnicas. Estas variaciones incluyeron aspectos como: variación en valores de los parámetros, inclusión de factores adicionales en las ecuaciones, cambios en el orden de ejecución de los pasos, fusión de componentes de múltiples algoritmos, entre otros.</w:t>
      </w:r>
    </w:p>
    <w:p w14:paraId="5B2AC6D4" w14:textId="77777777" w:rsidR="00D119C5" w:rsidRPr="0087466E" w:rsidRDefault="00D119C5" w:rsidP="00D119C5">
      <w:pPr>
        <w:rPr>
          <w:lang w:val="es-ES"/>
        </w:rPr>
      </w:pPr>
      <w:r w:rsidRPr="0087466E">
        <w:rPr>
          <w:lang w:val="es-ES"/>
        </w:rPr>
        <w:t>Por otro lado, se resalta que en el último ciclo de este proceso se inició la escritura de artículos para divulgación científica. Durante esta 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5DD13CF0" w14:textId="3F1BBC6C" w:rsidR="003A0A6F" w:rsidRPr="00D119C5" w:rsidRDefault="003A0A6F" w:rsidP="003E7B8F">
      <w:pPr>
        <w:rPr>
          <w:lang w:val="es-ES"/>
        </w:rPr>
      </w:pPr>
    </w:p>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49612C9" w14:textId="453DBC24" w:rsidR="00A44FCD" w:rsidRDefault="00A44FCD">
      <w:pPr>
        <w:spacing w:after="160" w:line="259" w:lineRule="auto"/>
        <w:jc w:val="left"/>
      </w:pPr>
      <w:r>
        <w:br w:type="page"/>
      </w:r>
    </w:p>
    <w:p w14:paraId="7B18FF5B" w14:textId="77777777" w:rsidR="00A44FCD" w:rsidRDefault="00A44FCD" w:rsidP="00A44FCD">
      <w:pPr>
        <w:pStyle w:val="Titulo"/>
        <w:jc w:val="both"/>
        <w:rPr>
          <w:rFonts w:eastAsia="Arial"/>
        </w:rPr>
      </w:pPr>
    </w:p>
    <w:p w14:paraId="09093721" w14:textId="1AEBED7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5</w:t>
      </w:r>
    </w:p>
    <w:p w14:paraId="4194A436" w14:textId="3630866A"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EXPERIMENTOS Y RESULTADOS</w:t>
      </w:r>
    </w:p>
    <w:p w14:paraId="0F6043E2" w14:textId="7E6C806F" w:rsidR="00A44FCD" w:rsidRDefault="00A44FCD">
      <w:pPr>
        <w:spacing w:after="160" w:line="259" w:lineRule="auto"/>
        <w:jc w:val="left"/>
      </w:pPr>
      <w:r>
        <w:br w:type="page"/>
      </w:r>
    </w:p>
    <w:p w14:paraId="366E0023" w14:textId="77777777" w:rsidR="00A44FCD" w:rsidRDefault="00A44FCD" w:rsidP="00A44FCD">
      <w:pPr>
        <w:pStyle w:val="Titulo"/>
        <w:jc w:val="both"/>
        <w:rPr>
          <w:rFonts w:eastAsia="Arial"/>
        </w:rPr>
      </w:pPr>
    </w:p>
    <w:p w14:paraId="3508212C" w14:textId="100C9A6E"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6</w:t>
      </w:r>
    </w:p>
    <w:p w14:paraId="13ED6263" w14:textId="1C8DE0C7"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CONSCLUSIONES Y TRABAJOS FUTUROS</w:t>
      </w:r>
    </w:p>
    <w:p w14:paraId="09F4F163" w14:textId="102F20AD" w:rsidR="00A44FCD" w:rsidRPr="00A44FCD" w:rsidRDefault="00A44FCD" w:rsidP="00A44FCD">
      <w:pPr>
        <w:pStyle w:val="Prrafodelista"/>
        <w:numPr>
          <w:ilvl w:val="1"/>
          <w:numId w:val="4"/>
        </w:numPr>
        <w:rPr>
          <w:b/>
          <w:bCs/>
        </w:rPr>
      </w:pPr>
      <w:r w:rsidRPr="00A44FCD">
        <w:rPr>
          <w:b/>
          <w:bCs/>
        </w:rPr>
        <w:t>CONSLUSIONES</w:t>
      </w:r>
    </w:p>
    <w:p w14:paraId="4A49E6FC" w14:textId="09E7DE64" w:rsidR="00A44FCD" w:rsidRPr="00A44FCD" w:rsidRDefault="00A44FCD" w:rsidP="00A44FCD">
      <w:pPr>
        <w:pStyle w:val="Prrafodelista"/>
        <w:numPr>
          <w:ilvl w:val="1"/>
          <w:numId w:val="4"/>
        </w:numPr>
        <w:rPr>
          <w:b/>
          <w:bCs/>
        </w:rPr>
      </w:pPr>
      <w:r w:rsidRPr="00A44FCD">
        <w:rPr>
          <w:b/>
          <w:bCs/>
        </w:rPr>
        <w:t>TRABAJOS FUTUR</w:t>
      </w:r>
      <w:r w:rsidR="00256286">
        <w:rPr>
          <w:b/>
          <w:bCs/>
        </w:rPr>
        <w:t>OS</w:t>
      </w:r>
    </w:p>
    <w:p w14:paraId="238813D8" w14:textId="14E43BCC" w:rsidR="00A44FCD" w:rsidRDefault="00A44FCD">
      <w:pPr>
        <w:spacing w:after="160" w:line="259" w:lineRule="auto"/>
        <w:jc w:val="left"/>
      </w:pPr>
      <w:r>
        <w:br w:type="page"/>
      </w:r>
    </w:p>
    <w:p w14:paraId="50D23C10" w14:textId="77777777" w:rsidR="00A44FCD" w:rsidRDefault="00A44FCD" w:rsidP="00A44FCD">
      <w:pPr>
        <w:pStyle w:val="Titulo"/>
        <w:jc w:val="both"/>
        <w:rPr>
          <w:rFonts w:eastAsia="Arial"/>
        </w:rPr>
      </w:pPr>
    </w:p>
    <w:p w14:paraId="2C5706B5" w14:textId="13FD7CD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7</w:t>
      </w:r>
    </w:p>
    <w:p w14:paraId="21A91FE1" w14:textId="549EB4B2"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BIBLIOGRAFIA</w:t>
      </w:r>
    </w:p>
    <w:p w14:paraId="12D6ADB2" w14:textId="77777777" w:rsidR="003A0A6F" w:rsidRDefault="003A0A6F" w:rsidP="003E7B8F"/>
    <w:p w14:paraId="1DFD7B5B" w14:textId="3B1249CF" w:rsidR="00122E02" w:rsidRPr="00122E02" w:rsidRDefault="00485AE2" w:rsidP="00122E02">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22E02" w:rsidRPr="00122E02">
        <w:rPr>
          <w:rFonts w:cs="Arial"/>
          <w:noProof/>
          <w:szCs w:val="24"/>
        </w:rPr>
        <w:t>[1]</w:t>
      </w:r>
      <w:r w:rsidR="00122E02" w:rsidRPr="00122E02">
        <w:rPr>
          <w:rFonts w:cs="Arial"/>
          <w:noProof/>
          <w:szCs w:val="24"/>
        </w:rPr>
        <w:tab/>
        <w:t xml:space="preserve">R. Karp, “Reducibility Among Combinatorial Problems,” in </w:t>
      </w:r>
      <w:r w:rsidR="00122E02" w:rsidRPr="00122E02">
        <w:rPr>
          <w:rFonts w:cs="Arial"/>
          <w:i/>
          <w:iCs/>
          <w:noProof/>
          <w:szCs w:val="24"/>
        </w:rPr>
        <w:t>50 Years of Integer Programming 1958-2008: From the Early Years to the State-of-the-Art</w:t>
      </w:r>
      <w:r w:rsidR="00122E02" w:rsidRPr="00122E02">
        <w:rPr>
          <w:rFonts w:cs="Arial"/>
          <w:noProof/>
          <w:szCs w:val="24"/>
        </w:rPr>
        <w:t>, 2010, pp. 219–241.</w:t>
      </w:r>
    </w:p>
    <w:p w14:paraId="20720D7B"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w:t>
      </w:r>
      <w:r w:rsidRPr="00122E02">
        <w:rPr>
          <w:rFonts w:cs="Arial"/>
          <w:noProof/>
          <w:szCs w:val="24"/>
        </w:rPr>
        <w:tab/>
        <w:t>M. W. Coffey, “Adiabatic quantum computing solution of the knapsack problem,” pp. 1–22, 2017.</w:t>
      </w:r>
    </w:p>
    <w:p w14:paraId="527BE83C"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w:t>
      </w:r>
      <w:r w:rsidRPr="00122E02">
        <w:rPr>
          <w:rFonts w:cs="Arial"/>
          <w:noProof/>
          <w:szCs w:val="24"/>
        </w:rPr>
        <w:tab/>
        <w:t xml:space="preserve">H. Wang, L. Ma, H. Zhang, and G. Li, “Quantum-inspired ant algorithm for knapsack problems,” </w:t>
      </w:r>
      <w:r w:rsidRPr="00122E02">
        <w:rPr>
          <w:rFonts w:cs="Arial"/>
          <w:i/>
          <w:iCs/>
          <w:noProof/>
          <w:szCs w:val="24"/>
        </w:rPr>
        <w:t>J. Syst. Eng. Electron.</w:t>
      </w:r>
      <w:r w:rsidRPr="00122E02">
        <w:rPr>
          <w:rFonts w:cs="Arial"/>
          <w:noProof/>
          <w:szCs w:val="24"/>
        </w:rPr>
        <w:t>, vol. 20, no. 5, pp. 1012–1016, 2009.</w:t>
      </w:r>
    </w:p>
    <w:p w14:paraId="76891EFF"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w:t>
      </w:r>
      <w:r w:rsidRPr="00122E02">
        <w:rPr>
          <w:rFonts w:cs="Arial"/>
          <w:noProof/>
          <w:szCs w:val="24"/>
        </w:rPr>
        <w:tab/>
        <w:t xml:space="preserve">S. Martello and P. Toth, “Algorithms for Knapsack Problems,” </w:t>
      </w:r>
      <w:r w:rsidRPr="00122E02">
        <w:rPr>
          <w:rFonts w:cs="Arial"/>
          <w:i/>
          <w:iCs/>
          <w:noProof/>
          <w:szCs w:val="24"/>
        </w:rPr>
        <w:t>North-holl. Math. Stud.</w:t>
      </w:r>
      <w:r w:rsidRPr="00122E02">
        <w:rPr>
          <w:rFonts w:cs="Arial"/>
          <w:noProof/>
          <w:szCs w:val="24"/>
        </w:rPr>
        <w:t>, vol. 132, no. C, pp. 213–257, 1987.</w:t>
      </w:r>
    </w:p>
    <w:p w14:paraId="05771307"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5]</w:t>
      </w:r>
      <w:r w:rsidRPr="00122E02">
        <w:rPr>
          <w:rFonts w:cs="Arial"/>
          <w:noProof/>
          <w:szCs w:val="24"/>
        </w:rPr>
        <w:tab/>
        <w:t xml:space="preserve">F. Gurski, C. Rehs, and J. Rethmann, “Knapsack problems: A parameterized point of view,” </w:t>
      </w:r>
      <w:r w:rsidRPr="00122E02">
        <w:rPr>
          <w:rFonts w:cs="Arial"/>
          <w:i/>
          <w:iCs/>
          <w:noProof/>
          <w:szCs w:val="24"/>
        </w:rPr>
        <w:t>Theor. Comput. Sci.</w:t>
      </w:r>
      <w:r w:rsidRPr="00122E02">
        <w:rPr>
          <w:rFonts w:cs="Arial"/>
          <w:noProof/>
          <w:szCs w:val="24"/>
        </w:rPr>
        <w:t>, vol. 775, pp. 93–108, 2019.</w:t>
      </w:r>
    </w:p>
    <w:p w14:paraId="4421A6B8"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6]</w:t>
      </w:r>
      <w:r w:rsidRPr="00122E02">
        <w:rPr>
          <w:rFonts w:cs="Arial"/>
          <w:noProof/>
          <w:szCs w:val="24"/>
        </w:rPr>
        <w:tab/>
        <w:t xml:space="preserve">M. Assi and R. A. Haraty, “A Survey of the Knapsack Problem,” </w:t>
      </w:r>
      <w:r w:rsidRPr="00122E02">
        <w:rPr>
          <w:rFonts w:cs="Arial"/>
          <w:i/>
          <w:iCs/>
          <w:noProof/>
          <w:szCs w:val="24"/>
        </w:rPr>
        <w:t>ACIT 2018 - 19th Int. Arab Conf. Inf. Technol.</w:t>
      </w:r>
      <w:r w:rsidRPr="00122E02">
        <w:rPr>
          <w:rFonts w:cs="Arial"/>
          <w:noProof/>
          <w:szCs w:val="24"/>
        </w:rPr>
        <w:t>, pp. 1–6, 2019.</w:t>
      </w:r>
    </w:p>
    <w:p w14:paraId="5A05BD01"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7]</w:t>
      </w:r>
      <w:r w:rsidRPr="00122E02">
        <w:rPr>
          <w:rFonts w:cs="Arial"/>
          <w:noProof/>
          <w:szCs w:val="24"/>
        </w:rPr>
        <w:tab/>
        <w:t>H. M. Salkin and C. A. de Kluyver, “The knapsack problem: a survey*,” vol. 22, no. 1, pp. 127–144, 1975.</w:t>
      </w:r>
    </w:p>
    <w:p w14:paraId="2930B93D"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8]</w:t>
      </w:r>
      <w:r w:rsidRPr="00122E02">
        <w:rPr>
          <w:rFonts w:cs="Arial"/>
          <w:noProof/>
          <w:szCs w:val="24"/>
        </w:rPr>
        <w:tab/>
        <w:t xml:space="preserve">D. Blado and A. Toriello, “Relaxation Analysis for the Dynamic Knapsack Problem with Stochastic Item Sizes,” </w:t>
      </w:r>
      <w:r w:rsidRPr="00122E02">
        <w:rPr>
          <w:rFonts w:cs="Arial"/>
          <w:i/>
          <w:iCs/>
          <w:noProof/>
          <w:szCs w:val="24"/>
        </w:rPr>
        <w:t>SIAM J. Optim.</w:t>
      </w:r>
      <w:r w:rsidRPr="00122E02">
        <w:rPr>
          <w:rFonts w:cs="Arial"/>
          <w:noProof/>
          <w:szCs w:val="24"/>
        </w:rPr>
        <w:t>, vol. 29, no. 1, pp. 1–30, Jan. 2019.</w:t>
      </w:r>
    </w:p>
    <w:p w14:paraId="4D3F25E3"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9]</w:t>
      </w:r>
      <w:r w:rsidRPr="00122E02">
        <w:rPr>
          <w:rFonts w:cs="Arial"/>
          <w:noProof/>
          <w:szCs w:val="24"/>
        </w:rPr>
        <w:tab/>
        <w:t xml:space="preserve">D. Pisinger, “Where are the hard knapsack problems?,” </w:t>
      </w:r>
      <w:r w:rsidRPr="00122E02">
        <w:rPr>
          <w:rFonts w:cs="Arial"/>
          <w:i/>
          <w:iCs/>
          <w:noProof/>
          <w:szCs w:val="24"/>
        </w:rPr>
        <w:t>Comput. Oper. Res.</w:t>
      </w:r>
      <w:r w:rsidRPr="00122E02">
        <w:rPr>
          <w:rFonts w:cs="Arial"/>
          <w:noProof/>
          <w:szCs w:val="24"/>
        </w:rPr>
        <w:t>, vol. 32, no. 9, pp. 2271–2284, 2005.</w:t>
      </w:r>
    </w:p>
    <w:p w14:paraId="0A9D4F4F"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0]</w:t>
      </w:r>
      <w:r w:rsidRPr="00122E02">
        <w:rPr>
          <w:rFonts w:cs="Arial"/>
          <w:noProof/>
          <w:szCs w:val="24"/>
        </w:rPr>
        <w:tab/>
        <w:t xml:space="preserve">P. Vickram, A. S. Krishna, and V. S. Srinivas, “A Survey on Design Paradigms to solve 0/1 Knapsack Problem,” </w:t>
      </w:r>
      <w:r w:rsidRPr="00122E02">
        <w:rPr>
          <w:rFonts w:cs="Arial"/>
          <w:i/>
          <w:iCs/>
          <w:noProof/>
          <w:szCs w:val="24"/>
        </w:rPr>
        <w:t>Int. J. Sci. Eng. Res.</w:t>
      </w:r>
      <w:r w:rsidRPr="00122E02">
        <w:rPr>
          <w:rFonts w:cs="Arial"/>
          <w:noProof/>
          <w:szCs w:val="24"/>
        </w:rPr>
        <w:t>, vol. 7, no. 11, pp. 112–117, 2016.</w:t>
      </w:r>
    </w:p>
    <w:p w14:paraId="4FF83502"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1]</w:t>
      </w:r>
      <w:r w:rsidRPr="00122E02">
        <w:rPr>
          <w:rFonts w:cs="Arial"/>
          <w:noProof/>
          <w:szCs w:val="24"/>
        </w:rPr>
        <w:tab/>
        <w:t xml:space="preserve">J. Li and W. Li, “A new quantum evolutionary algorithm in 0-1 knapsack problem,” </w:t>
      </w:r>
      <w:r w:rsidRPr="00122E02">
        <w:rPr>
          <w:rFonts w:cs="Arial"/>
          <w:i/>
          <w:iCs/>
          <w:noProof/>
          <w:szCs w:val="24"/>
        </w:rPr>
        <w:t>Commun. Comput. Inf. Sci.</w:t>
      </w:r>
      <w:r w:rsidRPr="00122E02">
        <w:rPr>
          <w:rFonts w:cs="Arial"/>
          <w:noProof/>
          <w:szCs w:val="24"/>
        </w:rPr>
        <w:t>, vol. 986, pp. 142–151, 2019.</w:t>
      </w:r>
    </w:p>
    <w:p w14:paraId="0016671F"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2]</w:t>
      </w:r>
      <w:r w:rsidRPr="00122E02">
        <w:rPr>
          <w:rFonts w:cs="Arial"/>
          <w:noProof/>
          <w:szCs w:val="24"/>
        </w:rPr>
        <w:tab/>
        <w:t xml:space="preserve">R. Wang, N. Guo, F. Xiang, and J. Mao, “An improved quantum genetic algorithm with mutation and its application to 0-1 knapsack problem,” </w:t>
      </w:r>
      <w:r w:rsidRPr="00122E02">
        <w:rPr>
          <w:rFonts w:cs="Arial"/>
          <w:i/>
          <w:iCs/>
          <w:noProof/>
          <w:szCs w:val="24"/>
        </w:rPr>
        <w:t>Intemational Conf. Meas. Inf. Control</w:t>
      </w:r>
      <w:r w:rsidRPr="00122E02">
        <w:rPr>
          <w:rFonts w:cs="Arial"/>
          <w:noProof/>
          <w:szCs w:val="24"/>
        </w:rPr>
        <w:t>, no. M Ic, pp. 484–488, 2012.</w:t>
      </w:r>
    </w:p>
    <w:p w14:paraId="767EB81F"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3]</w:t>
      </w:r>
      <w:r w:rsidRPr="00122E02">
        <w:rPr>
          <w:rFonts w:cs="Arial"/>
          <w:noProof/>
          <w:szCs w:val="24"/>
        </w:rPr>
        <w:tab/>
        <w:t>S. Bolos, “GitHub - sorin-bolos/QiskitCampAsia2019,” 2019. [Online]. Available: https://github.com/sorin-bolos/QiskitCampAsia2019. [Accessed: 26-Mar-2020].</w:t>
      </w:r>
    </w:p>
    <w:p w14:paraId="766A6F60"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4]</w:t>
      </w:r>
      <w:r w:rsidRPr="00122E02">
        <w:rPr>
          <w:rFonts w:cs="Arial"/>
          <w:noProof/>
          <w:szCs w:val="24"/>
        </w:rPr>
        <w:tab/>
        <w:t xml:space="preserve">M. Vogel, </w:t>
      </w:r>
      <w:r w:rsidRPr="00122E02">
        <w:rPr>
          <w:rFonts w:cs="Arial"/>
          <w:i/>
          <w:iCs/>
          <w:noProof/>
          <w:szCs w:val="24"/>
        </w:rPr>
        <w:t>Quantum Computation and Quantum Information, by M.A. Nielsen and I.L. Chuang</w:t>
      </w:r>
      <w:r w:rsidRPr="00122E02">
        <w:rPr>
          <w:rFonts w:cs="Arial"/>
          <w:noProof/>
          <w:szCs w:val="24"/>
        </w:rPr>
        <w:t>, vol. 52, no. 6. 2011.</w:t>
      </w:r>
    </w:p>
    <w:p w14:paraId="6C3FB5ED"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5]</w:t>
      </w:r>
      <w:r w:rsidRPr="00122E02">
        <w:rPr>
          <w:rFonts w:cs="Arial"/>
          <w:noProof/>
          <w:szCs w:val="24"/>
        </w:rPr>
        <w:tab/>
        <w:t xml:space="preserve">T. Albash and D. A. Lidar, “Adiabatic quantum computation,” </w:t>
      </w:r>
      <w:r w:rsidRPr="00122E02">
        <w:rPr>
          <w:rFonts w:cs="Arial"/>
          <w:i/>
          <w:iCs/>
          <w:noProof/>
          <w:szCs w:val="24"/>
        </w:rPr>
        <w:t>Rev. Mod. Phys.</w:t>
      </w:r>
      <w:r w:rsidRPr="00122E02">
        <w:rPr>
          <w:rFonts w:cs="Arial"/>
          <w:noProof/>
          <w:szCs w:val="24"/>
        </w:rPr>
        <w:t>, vol. 90, no. 1, p. 015002, 2018.</w:t>
      </w:r>
    </w:p>
    <w:p w14:paraId="63332F45"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6]</w:t>
      </w:r>
      <w:r w:rsidRPr="00122E02">
        <w:rPr>
          <w:rFonts w:cs="Arial"/>
          <w:noProof/>
          <w:szCs w:val="24"/>
        </w:rPr>
        <w:tab/>
        <w:t>C. A. Vega Fernández and J. S. Ramírez Celis, “Computación Cuántica: Implementación De Algoritmos De Shor Y Grover En El Computador Cuántico De Ibm,” Escuela colombiana de Ingenieria Julio Garavito, 2017.</w:t>
      </w:r>
    </w:p>
    <w:p w14:paraId="3DA952BE"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7]</w:t>
      </w:r>
      <w:r w:rsidRPr="00122E02">
        <w:rPr>
          <w:rFonts w:cs="Arial"/>
          <w:noProof/>
          <w:szCs w:val="24"/>
        </w:rPr>
        <w:tab/>
        <w:t>S. A. Hadfield, “Quantum Algorithms for Scientific Computing and Approximate Optimization,” pp. 1–264, 2018.</w:t>
      </w:r>
    </w:p>
    <w:p w14:paraId="23D81359"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lastRenderedPageBreak/>
        <w:t>[18]</w:t>
      </w:r>
      <w:r w:rsidRPr="00122E02">
        <w:rPr>
          <w:rFonts w:cs="Arial"/>
          <w:noProof/>
          <w:szCs w:val="24"/>
        </w:rPr>
        <w:tab/>
        <w:t xml:space="preserve">D. López-Sandoval and C.-A. Cobos-Lozada, “Adiabatic Quantum Computing applied to the solution of the Binary Knapsack Problem,” </w:t>
      </w:r>
      <w:r w:rsidRPr="00122E02">
        <w:rPr>
          <w:rFonts w:cs="Arial"/>
          <w:i/>
          <w:iCs/>
          <w:noProof/>
          <w:szCs w:val="24"/>
        </w:rPr>
        <w:t>Rev. Ibérica Sist. e Tecnol. Informação</w:t>
      </w:r>
      <w:r w:rsidRPr="00122E02">
        <w:rPr>
          <w:rFonts w:cs="Arial"/>
          <w:noProof/>
          <w:szCs w:val="24"/>
        </w:rPr>
        <w:t>, vol. In Press, 2020.</w:t>
      </w:r>
    </w:p>
    <w:p w14:paraId="336B0C62"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9]</w:t>
      </w:r>
      <w:r w:rsidRPr="00122E02">
        <w:rPr>
          <w:rFonts w:cs="Arial"/>
          <w:noProof/>
          <w:szCs w:val="24"/>
        </w:rPr>
        <w:tab/>
        <w:t>D. López Sandoval, “Quantum Algorithm to solve Binary Knapsack Problem,” 2022. [Online]. Available: https://github.com/DaniloLopez/QuantumAlgorithmToSolveKnapsackProblem. [Accessed: 18-Mar-2022].</w:t>
      </w:r>
    </w:p>
    <w:p w14:paraId="2CC6D748"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0]</w:t>
      </w:r>
      <w:r w:rsidRPr="00122E02">
        <w:rPr>
          <w:rFonts w:cs="Arial"/>
          <w:noProof/>
          <w:szCs w:val="24"/>
        </w:rPr>
        <w:tab/>
        <w:t xml:space="preserve">T. Hey, “Quantum computing: an introduction,” </w:t>
      </w:r>
      <w:r w:rsidRPr="00122E02">
        <w:rPr>
          <w:rFonts w:cs="Arial"/>
          <w:i/>
          <w:iCs/>
          <w:noProof/>
          <w:szCs w:val="24"/>
        </w:rPr>
        <w:t>Comput. Control Eng.</w:t>
      </w:r>
      <w:r w:rsidRPr="00122E02">
        <w:rPr>
          <w:rFonts w:cs="Arial"/>
          <w:noProof/>
          <w:szCs w:val="24"/>
        </w:rPr>
        <w:t>, vol. 10, no. 3, pp. 105–112, 1999.</w:t>
      </w:r>
    </w:p>
    <w:p w14:paraId="633DAA2A"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1]</w:t>
      </w:r>
      <w:r w:rsidRPr="00122E02">
        <w:rPr>
          <w:rFonts w:cs="Arial"/>
          <w:noProof/>
          <w:szCs w:val="24"/>
        </w:rPr>
        <w:tab/>
        <w:t xml:space="preserve">A. Narayanan, “Quantum computing for beginners,” </w:t>
      </w:r>
      <w:r w:rsidRPr="00122E02">
        <w:rPr>
          <w:rFonts w:cs="Arial"/>
          <w:i/>
          <w:iCs/>
          <w:noProof/>
          <w:szCs w:val="24"/>
        </w:rPr>
        <w:t>Proc. 1999 Congr. Evol. Comput. CEC 1999</w:t>
      </w:r>
      <w:r w:rsidRPr="00122E02">
        <w:rPr>
          <w:rFonts w:cs="Arial"/>
          <w:noProof/>
          <w:szCs w:val="24"/>
        </w:rPr>
        <w:t>, vol. 3, pp. 2231–2238, 1999.</w:t>
      </w:r>
    </w:p>
    <w:p w14:paraId="4FB5F243"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2]</w:t>
      </w:r>
      <w:r w:rsidRPr="00122E02">
        <w:rPr>
          <w:rFonts w:cs="Arial"/>
          <w:noProof/>
          <w:szCs w:val="24"/>
        </w:rPr>
        <w:tab/>
        <w:t xml:space="preserve">P. W. Shor, “Algorithms for Quantum Computation: Discrete Logarithms and Factoring,” </w:t>
      </w:r>
      <w:r w:rsidRPr="00122E02">
        <w:rPr>
          <w:rFonts w:cs="Arial"/>
          <w:i/>
          <w:iCs/>
          <w:noProof/>
          <w:szCs w:val="24"/>
        </w:rPr>
        <w:t>Proc. 35th Annu. Symp. Found. Comput. Sci.</w:t>
      </w:r>
      <w:r w:rsidRPr="00122E02">
        <w:rPr>
          <w:rFonts w:cs="Arial"/>
          <w:noProof/>
          <w:szCs w:val="24"/>
        </w:rPr>
        <w:t>, vol. 59, no. 3, pp. 124–134, 1994.</w:t>
      </w:r>
    </w:p>
    <w:p w14:paraId="121BC87D"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3]</w:t>
      </w:r>
      <w:r w:rsidRPr="00122E02">
        <w:rPr>
          <w:rFonts w:cs="Arial"/>
          <w:noProof/>
          <w:szCs w:val="24"/>
        </w:rPr>
        <w:tab/>
        <w:t xml:space="preserve">L. K. Grover, “A fast quantum mechanical algorithm for database search,” </w:t>
      </w:r>
      <w:r w:rsidRPr="00122E02">
        <w:rPr>
          <w:rFonts w:cs="Arial"/>
          <w:i/>
          <w:iCs/>
          <w:noProof/>
          <w:szCs w:val="24"/>
        </w:rPr>
        <w:t>Proc. 28th Annu. ACM Symp. Theory Comput.</w:t>
      </w:r>
      <w:r w:rsidRPr="00122E02">
        <w:rPr>
          <w:rFonts w:cs="Arial"/>
          <w:noProof/>
          <w:szCs w:val="24"/>
        </w:rPr>
        <w:t>, vol. 41, no. 3, pp. 212–221, 1996.</w:t>
      </w:r>
    </w:p>
    <w:p w14:paraId="4EE71636"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4]</w:t>
      </w:r>
      <w:r w:rsidRPr="00122E02">
        <w:rPr>
          <w:rFonts w:cs="Arial"/>
          <w:noProof/>
          <w:szCs w:val="24"/>
        </w:rPr>
        <w:tab/>
        <w:t xml:space="preserve">Z. Laboudi and S. Chikhi, “Comparison of genetic algorithm and quantum genetic algorithm,” </w:t>
      </w:r>
      <w:r w:rsidRPr="00122E02">
        <w:rPr>
          <w:rFonts w:cs="Arial"/>
          <w:i/>
          <w:iCs/>
          <w:noProof/>
          <w:szCs w:val="24"/>
        </w:rPr>
        <w:t>Int. Arab J. Inf. Technol.</w:t>
      </w:r>
      <w:r w:rsidRPr="00122E02">
        <w:rPr>
          <w:rFonts w:cs="Arial"/>
          <w:noProof/>
          <w:szCs w:val="24"/>
        </w:rPr>
        <w:t>, vol. 9, no. 3, pp. 243–249, 2012.</w:t>
      </w:r>
    </w:p>
    <w:p w14:paraId="124BF54E"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5]</w:t>
      </w:r>
      <w:r w:rsidRPr="00122E02">
        <w:rPr>
          <w:rFonts w:cs="Arial"/>
          <w:noProof/>
          <w:szCs w:val="24"/>
        </w:rPr>
        <w:tab/>
        <w:t xml:space="preserve">A. Layeb, “A novel quantum inspired cuckoo search for knapsack problems,” </w:t>
      </w:r>
      <w:r w:rsidRPr="00122E02">
        <w:rPr>
          <w:rFonts w:cs="Arial"/>
          <w:i/>
          <w:iCs/>
          <w:noProof/>
          <w:szCs w:val="24"/>
        </w:rPr>
        <w:t>Int. J. Bio-Inspired Comput.</w:t>
      </w:r>
      <w:r w:rsidRPr="00122E02">
        <w:rPr>
          <w:rFonts w:cs="Arial"/>
          <w:noProof/>
          <w:szCs w:val="24"/>
        </w:rPr>
        <w:t>, vol. 3, no. 5, pp. 297–305, 2011.</w:t>
      </w:r>
    </w:p>
    <w:p w14:paraId="070E6318"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6]</w:t>
      </w:r>
      <w:r w:rsidRPr="00122E02">
        <w:rPr>
          <w:rFonts w:cs="Arial"/>
          <w:noProof/>
          <w:szCs w:val="24"/>
        </w:rPr>
        <w:tab/>
        <w:t xml:space="preserve">Y. Cao, S. Jiang, D. Perouli, and S. Kais, “Solving Set Cover with Pairs Problem using Quantum Annealing,” </w:t>
      </w:r>
      <w:r w:rsidRPr="00122E02">
        <w:rPr>
          <w:rFonts w:cs="Arial"/>
          <w:i/>
          <w:iCs/>
          <w:noProof/>
          <w:szCs w:val="24"/>
        </w:rPr>
        <w:t>Sci. Rep.</w:t>
      </w:r>
      <w:r w:rsidRPr="00122E02">
        <w:rPr>
          <w:rFonts w:cs="Arial"/>
          <w:noProof/>
          <w:szCs w:val="24"/>
        </w:rPr>
        <w:t>, vol. 6, no. 1, pp. 1–15, 2016.</w:t>
      </w:r>
    </w:p>
    <w:p w14:paraId="4DFC3435"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7]</w:t>
      </w:r>
      <w:r w:rsidRPr="00122E02">
        <w:rPr>
          <w:rFonts w:cs="Arial"/>
          <w:noProof/>
          <w:szCs w:val="24"/>
        </w:rPr>
        <w:tab/>
        <w:t xml:space="preserve">A. Lucas, “Ising formulations of many NP problems,” </w:t>
      </w:r>
      <w:r w:rsidRPr="00122E02">
        <w:rPr>
          <w:rFonts w:cs="Arial"/>
          <w:i/>
          <w:iCs/>
          <w:noProof/>
          <w:szCs w:val="24"/>
        </w:rPr>
        <w:t>Front. Phys.</w:t>
      </w:r>
      <w:r w:rsidRPr="00122E02">
        <w:rPr>
          <w:rFonts w:cs="Arial"/>
          <w:noProof/>
          <w:szCs w:val="24"/>
        </w:rPr>
        <w:t>, vol. 2, pp. 1–14, 2014.</w:t>
      </w:r>
    </w:p>
    <w:p w14:paraId="5F6BC0B3"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8]</w:t>
      </w:r>
      <w:r w:rsidRPr="00122E02">
        <w:rPr>
          <w:rFonts w:cs="Arial"/>
          <w:noProof/>
          <w:szCs w:val="24"/>
        </w:rPr>
        <w:tab/>
        <w:t xml:space="preserve">G. Benenti, G. Casati, and G. Strini, </w:t>
      </w:r>
      <w:r w:rsidRPr="00122E02">
        <w:rPr>
          <w:rFonts w:cs="Arial"/>
          <w:i/>
          <w:iCs/>
          <w:noProof/>
          <w:szCs w:val="24"/>
        </w:rPr>
        <w:t>Principles of quantum computation and information: Volume II: Basic tools and special topics</w:t>
      </w:r>
      <w:r w:rsidRPr="00122E02">
        <w:rPr>
          <w:rFonts w:cs="Arial"/>
          <w:noProof/>
          <w:szCs w:val="24"/>
        </w:rPr>
        <w:t>, vol. I. 57 Shelton Street, Covent Garden, London WC2H 9HE: World Scientific Publishing Co. Pte. Ltd., 2007.</w:t>
      </w:r>
    </w:p>
    <w:p w14:paraId="43CC7F00"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29]</w:t>
      </w:r>
      <w:r w:rsidRPr="00122E02">
        <w:rPr>
          <w:rFonts w:cs="Arial"/>
          <w:noProof/>
          <w:szCs w:val="24"/>
        </w:rPr>
        <w:tab/>
        <w:t xml:space="preserve">S. G. Brush, “History of the Lenz-Ising model,” </w:t>
      </w:r>
      <w:r w:rsidRPr="00122E02">
        <w:rPr>
          <w:rFonts w:cs="Arial"/>
          <w:i/>
          <w:iCs/>
          <w:noProof/>
          <w:szCs w:val="24"/>
        </w:rPr>
        <w:t>Rev. Mod. Phys.</w:t>
      </w:r>
      <w:r w:rsidRPr="00122E02">
        <w:rPr>
          <w:rFonts w:cs="Arial"/>
          <w:noProof/>
          <w:szCs w:val="24"/>
        </w:rPr>
        <w:t>, vol. 39, no. 4, pp. 883–893, 1967.</w:t>
      </w:r>
    </w:p>
    <w:p w14:paraId="1730F307"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0]</w:t>
      </w:r>
      <w:r w:rsidRPr="00122E02">
        <w:rPr>
          <w:rFonts w:cs="Arial"/>
          <w:noProof/>
          <w:szCs w:val="24"/>
        </w:rPr>
        <w:tab/>
        <w:t xml:space="preserve">Z. Bian, F. Chudak, W. Macready, and G. Rose, “The Ising model: teaching an old problem new tricks,” </w:t>
      </w:r>
      <w:r w:rsidRPr="00122E02">
        <w:rPr>
          <w:rFonts w:cs="Arial"/>
          <w:i/>
          <w:iCs/>
          <w:noProof/>
          <w:szCs w:val="24"/>
        </w:rPr>
        <w:t>D-Wave Syst.</w:t>
      </w:r>
      <w:r w:rsidRPr="00122E02">
        <w:rPr>
          <w:rFonts w:cs="Arial"/>
          <w:noProof/>
          <w:szCs w:val="24"/>
        </w:rPr>
        <w:t>, pp. 1–32, 2010.</w:t>
      </w:r>
    </w:p>
    <w:p w14:paraId="4BE806B8"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1]</w:t>
      </w:r>
      <w:r w:rsidRPr="00122E02">
        <w:rPr>
          <w:rFonts w:cs="Arial"/>
          <w:noProof/>
          <w:szCs w:val="24"/>
        </w:rPr>
        <w:tab/>
        <w:t xml:space="preserve">Y. Zhou, X. Chen, and G. Zhou, “An improved monkey algorithm for a 0-1 knapsack problem,” </w:t>
      </w:r>
      <w:r w:rsidRPr="00122E02">
        <w:rPr>
          <w:rFonts w:cs="Arial"/>
          <w:i/>
          <w:iCs/>
          <w:noProof/>
          <w:szCs w:val="24"/>
        </w:rPr>
        <w:t>Appl. Soft Comput. J.</w:t>
      </w:r>
      <w:r w:rsidRPr="00122E02">
        <w:rPr>
          <w:rFonts w:cs="Arial"/>
          <w:noProof/>
          <w:szCs w:val="24"/>
        </w:rPr>
        <w:t>, vol. 38, pp. 817–830, 2016.</w:t>
      </w:r>
    </w:p>
    <w:p w14:paraId="1F569D02"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2]</w:t>
      </w:r>
      <w:r w:rsidRPr="00122E02">
        <w:rPr>
          <w:rFonts w:cs="Arial"/>
          <w:noProof/>
          <w:szCs w:val="24"/>
        </w:rPr>
        <w:tab/>
        <w:t xml:space="preserve">W. Zouari, I. Alaya, and M. Tagina, “A hybrid ant colony algorithm with a local search for the strongly correlated knapsack problem,” </w:t>
      </w:r>
      <w:r w:rsidRPr="00122E02">
        <w:rPr>
          <w:rFonts w:cs="Arial"/>
          <w:i/>
          <w:iCs/>
          <w:noProof/>
          <w:szCs w:val="24"/>
        </w:rPr>
        <w:t>Proc. IEEE/ACS Int. Conf. Comput. Syst. Appl. AICCSA</w:t>
      </w:r>
      <w:r w:rsidRPr="00122E02">
        <w:rPr>
          <w:rFonts w:cs="Arial"/>
          <w:noProof/>
          <w:szCs w:val="24"/>
        </w:rPr>
        <w:t>, vol. 2017-Octob, pp. 527–533, 2018.</w:t>
      </w:r>
    </w:p>
    <w:p w14:paraId="58D2193C"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3]</w:t>
      </w:r>
      <w:r w:rsidRPr="00122E02">
        <w:rPr>
          <w:rFonts w:cs="Arial"/>
          <w:noProof/>
          <w:szCs w:val="24"/>
        </w:rPr>
        <w:tab/>
        <w:t xml:space="preserve">D. Sapra, R. Sharma, and A. P. Agarwal, “Comparative study of metaheuristic algorithms using Knapsack Problem,” </w:t>
      </w:r>
      <w:r w:rsidRPr="00122E02">
        <w:rPr>
          <w:rFonts w:cs="Arial"/>
          <w:i/>
          <w:iCs/>
          <w:noProof/>
          <w:szCs w:val="24"/>
        </w:rPr>
        <w:t>Proc. 7th Int. Conf. Conflu. 2017 Cloud Comput. Data Sci. Eng.</w:t>
      </w:r>
      <w:r w:rsidRPr="00122E02">
        <w:rPr>
          <w:rFonts w:cs="Arial"/>
          <w:noProof/>
          <w:szCs w:val="24"/>
        </w:rPr>
        <w:t>, pp. 134–137, 2017.</w:t>
      </w:r>
    </w:p>
    <w:p w14:paraId="0F1F05E4"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4]</w:t>
      </w:r>
      <w:r w:rsidRPr="00122E02">
        <w:rPr>
          <w:rFonts w:cs="Arial"/>
          <w:noProof/>
          <w:szCs w:val="24"/>
        </w:rPr>
        <w:tab/>
        <w:t xml:space="preserve">P. H. Nguyen, D. Wang, and T. K. Truong, “A novel binary social spider algorithm for 0-1 knapsack problem,” </w:t>
      </w:r>
      <w:r w:rsidRPr="00122E02">
        <w:rPr>
          <w:rFonts w:cs="Arial"/>
          <w:i/>
          <w:iCs/>
          <w:noProof/>
          <w:szCs w:val="24"/>
        </w:rPr>
        <w:t>Int. J. Innov. Comput. Inf. Control</w:t>
      </w:r>
      <w:r w:rsidRPr="00122E02">
        <w:rPr>
          <w:rFonts w:cs="Arial"/>
          <w:noProof/>
          <w:szCs w:val="24"/>
        </w:rPr>
        <w:t>, vol. 13, no. 6, pp. 2039–2049, 2017.</w:t>
      </w:r>
    </w:p>
    <w:p w14:paraId="3431AF4E"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5]</w:t>
      </w:r>
      <w:r w:rsidRPr="00122E02">
        <w:rPr>
          <w:rFonts w:cs="Arial"/>
          <w:noProof/>
          <w:szCs w:val="24"/>
        </w:rPr>
        <w:tab/>
        <w:t xml:space="preserve">M. J. Islam, X. Li, and Y. Mei, “A time-varying transfer function for balancing the exploration and exploitation ability of a binary PSO,” </w:t>
      </w:r>
      <w:r w:rsidRPr="00122E02">
        <w:rPr>
          <w:rFonts w:cs="Arial"/>
          <w:i/>
          <w:iCs/>
          <w:noProof/>
          <w:szCs w:val="24"/>
        </w:rPr>
        <w:t>Appl. Soft Comput. J.</w:t>
      </w:r>
      <w:r w:rsidRPr="00122E02">
        <w:rPr>
          <w:rFonts w:cs="Arial"/>
          <w:noProof/>
          <w:szCs w:val="24"/>
        </w:rPr>
        <w:t>, vol. 59, pp. 182–196, 2017.</w:t>
      </w:r>
    </w:p>
    <w:p w14:paraId="711F1501"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6]</w:t>
      </w:r>
      <w:r w:rsidRPr="00122E02">
        <w:rPr>
          <w:rFonts w:cs="Arial"/>
          <w:noProof/>
          <w:szCs w:val="24"/>
        </w:rPr>
        <w:tab/>
        <w:t xml:space="preserve">M. El-Shafei, I. Ahmad, and M. G. Alfailakawi, “Hardware accelerator for solving 0–1 knapsack problems using binary harmony search,” </w:t>
      </w:r>
      <w:r w:rsidRPr="00122E02">
        <w:rPr>
          <w:rFonts w:cs="Arial"/>
          <w:i/>
          <w:iCs/>
          <w:noProof/>
          <w:szCs w:val="24"/>
        </w:rPr>
        <w:t>Int. J. Parallel, Emergent Distrib. Syst.</w:t>
      </w:r>
      <w:r w:rsidRPr="00122E02">
        <w:rPr>
          <w:rFonts w:cs="Arial"/>
          <w:noProof/>
          <w:szCs w:val="24"/>
        </w:rPr>
        <w:t>, vol. 33, no. 1, pp. 87–102, 2018.</w:t>
      </w:r>
    </w:p>
    <w:p w14:paraId="5075C71E"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7]</w:t>
      </w:r>
      <w:r w:rsidRPr="00122E02">
        <w:rPr>
          <w:rFonts w:cs="Arial"/>
          <w:noProof/>
          <w:szCs w:val="24"/>
        </w:rPr>
        <w:tab/>
        <w:t xml:space="preserve">Y. Feng, J. Yang, C. Wu, M. Lu, and X. J. Zhao, “Solving 0–1 knapsack problems by </w:t>
      </w:r>
      <w:r w:rsidRPr="00122E02">
        <w:rPr>
          <w:rFonts w:cs="Arial"/>
          <w:noProof/>
          <w:szCs w:val="24"/>
        </w:rPr>
        <w:lastRenderedPageBreak/>
        <w:t xml:space="preserve">chaotic monarch butterfly optimization algorithm with Gaussian mutation,” </w:t>
      </w:r>
      <w:r w:rsidRPr="00122E02">
        <w:rPr>
          <w:rFonts w:cs="Arial"/>
          <w:i/>
          <w:iCs/>
          <w:noProof/>
          <w:szCs w:val="24"/>
        </w:rPr>
        <w:t>Memetic Comput.</w:t>
      </w:r>
      <w:r w:rsidRPr="00122E02">
        <w:rPr>
          <w:rFonts w:cs="Arial"/>
          <w:noProof/>
          <w:szCs w:val="24"/>
        </w:rPr>
        <w:t>, vol. 10, no. 2, pp. 135–150, 2018.</w:t>
      </w:r>
    </w:p>
    <w:p w14:paraId="51649833"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8]</w:t>
      </w:r>
      <w:r w:rsidRPr="00122E02">
        <w:rPr>
          <w:rFonts w:cs="Arial"/>
          <w:noProof/>
          <w:szCs w:val="24"/>
        </w:rPr>
        <w:tab/>
        <w:t xml:space="preserve">H. S. Alamri, K. Z. Zamli, M. F. Ab Razak, and A. Firdaus, “Solving 0/1 knapsack problem using opposition-based whale optimization algorithm (OWOA),” </w:t>
      </w:r>
      <w:r w:rsidRPr="00122E02">
        <w:rPr>
          <w:rFonts w:cs="Arial"/>
          <w:i/>
          <w:iCs/>
          <w:noProof/>
          <w:szCs w:val="24"/>
        </w:rPr>
        <w:t>ACM Int. Conf. Proceeding Ser.</w:t>
      </w:r>
      <w:r w:rsidRPr="00122E02">
        <w:rPr>
          <w:rFonts w:cs="Arial"/>
          <w:noProof/>
          <w:szCs w:val="24"/>
        </w:rPr>
        <w:t>, vol. Part F1479, pp. 135–139, 2019.</w:t>
      </w:r>
    </w:p>
    <w:p w14:paraId="1B2FAF40"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39]</w:t>
      </w:r>
      <w:r w:rsidRPr="00122E02">
        <w:rPr>
          <w:rFonts w:cs="Arial"/>
          <w:noProof/>
          <w:szCs w:val="24"/>
        </w:rPr>
        <w:tab/>
        <w:t xml:space="preserve">F. B. Ozsoydan, “Effects of dominant wolves in grey wolf optimization algorithm,” </w:t>
      </w:r>
      <w:r w:rsidRPr="00122E02">
        <w:rPr>
          <w:rFonts w:cs="Arial"/>
          <w:i/>
          <w:iCs/>
          <w:noProof/>
          <w:szCs w:val="24"/>
        </w:rPr>
        <w:t>Appl. Soft Comput. J.</w:t>
      </w:r>
      <w:r w:rsidRPr="00122E02">
        <w:rPr>
          <w:rFonts w:cs="Arial"/>
          <w:noProof/>
          <w:szCs w:val="24"/>
        </w:rPr>
        <w:t>, vol. 83, p. 105658, 2019.</w:t>
      </w:r>
    </w:p>
    <w:p w14:paraId="0F62F21C"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0]</w:t>
      </w:r>
      <w:r w:rsidRPr="00122E02">
        <w:rPr>
          <w:rFonts w:cs="Arial"/>
          <w:noProof/>
          <w:szCs w:val="24"/>
        </w:rPr>
        <w:tab/>
        <w:t xml:space="preserve">B. Abdollahzadeh, S. Barshandeh, H. Javadi, and N. Epicoco, “An enhanced binary slime mould algorithm for solving the 0–1 knapsack problem,” </w:t>
      </w:r>
      <w:r w:rsidRPr="00122E02">
        <w:rPr>
          <w:rFonts w:cs="Arial"/>
          <w:i/>
          <w:iCs/>
          <w:noProof/>
          <w:szCs w:val="24"/>
        </w:rPr>
        <w:t>Eng. Comput.</w:t>
      </w:r>
      <w:r w:rsidRPr="00122E02">
        <w:rPr>
          <w:rFonts w:cs="Arial"/>
          <w:noProof/>
          <w:szCs w:val="24"/>
        </w:rPr>
        <w:t>, no. 0123456789, 2021.</w:t>
      </w:r>
    </w:p>
    <w:p w14:paraId="61EED710"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1]</w:t>
      </w:r>
      <w:r w:rsidRPr="00122E02">
        <w:rPr>
          <w:rFonts w:cs="Arial"/>
          <w:noProof/>
          <w:szCs w:val="24"/>
        </w:rPr>
        <w:tab/>
        <w:t>L. Wang, R. Shi, and J. Dong, “A hybridization of dragonfly algorithm optimization and angle modulation mechanism for 0</w:t>
      </w:r>
      <w:r w:rsidRPr="00122E02">
        <w:rPr>
          <w:rFonts w:ascii="Cambria Math" w:hAnsi="Cambria Math" w:cs="Cambria Math"/>
          <w:noProof/>
          <w:szCs w:val="24"/>
        </w:rPr>
        <w:t>‐</w:t>
      </w:r>
      <w:r w:rsidRPr="00122E02">
        <w:rPr>
          <w:rFonts w:cs="Arial"/>
          <w:noProof/>
          <w:szCs w:val="24"/>
        </w:rPr>
        <w:t xml:space="preserve">1 knapsack problems,” </w:t>
      </w:r>
      <w:r w:rsidRPr="00122E02">
        <w:rPr>
          <w:rFonts w:cs="Arial"/>
          <w:i/>
          <w:iCs/>
          <w:noProof/>
          <w:szCs w:val="24"/>
        </w:rPr>
        <w:t>Entropy</w:t>
      </w:r>
      <w:r w:rsidRPr="00122E02">
        <w:rPr>
          <w:rFonts w:cs="Arial"/>
          <w:noProof/>
          <w:szCs w:val="24"/>
        </w:rPr>
        <w:t>, vol. 23, no. 5, pp. 1–24, 2021.</w:t>
      </w:r>
    </w:p>
    <w:p w14:paraId="22BD782D"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2]</w:t>
      </w:r>
      <w:r w:rsidRPr="00122E02">
        <w:rPr>
          <w:rFonts w:cs="Arial"/>
          <w:noProof/>
          <w:szCs w:val="24"/>
        </w:rPr>
        <w:tab/>
        <w:t xml:space="preserve">Y. Wang and W. Wang, “Quantum-inspired differential evolution with greywolf optimizer for 0-1 knapsack problem,” </w:t>
      </w:r>
      <w:r w:rsidRPr="00122E02">
        <w:rPr>
          <w:rFonts w:cs="Arial"/>
          <w:i/>
          <w:iCs/>
          <w:noProof/>
          <w:szCs w:val="24"/>
        </w:rPr>
        <w:t>Mathematics</w:t>
      </w:r>
      <w:r w:rsidRPr="00122E02">
        <w:rPr>
          <w:rFonts w:cs="Arial"/>
          <w:noProof/>
          <w:szCs w:val="24"/>
        </w:rPr>
        <w:t>, vol. 9, no. 11, 2021.</w:t>
      </w:r>
    </w:p>
    <w:p w14:paraId="59B81762"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3]</w:t>
      </w:r>
      <w:r w:rsidRPr="00122E02">
        <w:rPr>
          <w:rFonts w:cs="Arial"/>
          <w:noProof/>
          <w:szCs w:val="24"/>
        </w:rPr>
        <w:tab/>
        <w:t>D. Pisinger, “David Pisinger’s optimization codes.” [Online]. Available: http://hjemmesider.diku.dk/~pisinger/codes.html.</w:t>
      </w:r>
    </w:p>
    <w:p w14:paraId="0665FDEC"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4]</w:t>
      </w:r>
      <w:r w:rsidRPr="00122E02">
        <w:rPr>
          <w:rFonts w:cs="Arial"/>
          <w:noProof/>
          <w:szCs w:val="24"/>
        </w:rPr>
        <w:tab/>
        <w:t xml:space="preserve">D. Pisinger, “Core problems in knapsack algorithms,” </w:t>
      </w:r>
      <w:r w:rsidRPr="00122E02">
        <w:rPr>
          <w:rFonts w:cs="Arial"/>
          <w:i/>
          <w:iCs/>
          <w:noProof/>
          <w:szCs w:val="24"/>
        </w:rPr>
        <w:t>Oper. Res.</w:t>
      </w:r>
      <w:r w:rsidRPr="00122E02">
        <w:rPr>
          <w:rFonts w:cs="Arial"/>
          <w:noProof/>
          <w:szCs w:val="24"/>
        </w:rPr>
        <w:t>, vol. 47, no. 4, pp. 570–575, 1999.</w:t>
      </w:r>
    </w:p>
    <w:p w14:paraId="11CAE8C1"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45]</w:t>
      </w:r>
      <w:r w:rsidRPr="00122E02">
        <w:rPr>
          <w:rFonts w:cs="Arial"/>
          <w:noProof/>
          <w:szCs w:val="24"/>
        </w:rPr>
        <w:tab/>
        <w:t xml:space="preserve">S. Martello, D. Pisinger, and P. Toth, “Dynamic programming and strong bounds for the 0-1 Knapsack Problem,” </w:t>
      </w:r>
      <w:r w:rsidRPr="00122E02">
        <w:rPr>
          <w:rFonts w:cs="Arial"/>
          <w:i/>
          <w:iCs/>
          <w:noProof/>
          <w:szCs w:val="24"/>
        </w:rPr>
        <w:t>Manage. Sci.</w:t>
      </w:r>
      <w:r w:rsidRPr="00122E02">
        <w:rPr>
          <w:rFonts w:cs="Arial"/>
          <w:noProof/>
          <w:szCs w:val="24"/>
        </w:rPr>
        <w:t>, vol. 45, no. 3, pp. 414–424, 1999.</w:t>
      </w:r>
    </w:p>
    <w:p w14:paraId="304FF96C" w14:textId="77777777" w:rsidR="00122E02" w:rsidRPr="00122E02" w:rsidRDefault="00122E02" w:rsidP="00122E02">
      <w:pPr>
        <w:widowControl w:val="0"/>
        <w:autoSpaceDE w:val="0"/>
        <w:autoSpaceDN w:val="0"/>
        <w:adjustRightInd w:val="0"/>
        <w:ind w:left="640" w:hanging="640"/>
        <w:rPr>
          <w:rFonts w:cs="Arial"/>
          <w:noProof/>
        </w:rPr>
      </w:pPr>
      <w:r w:rsidRPr="00122E02">
        <w:rPr>
          <w:rFonts w:cs="Arial"/>
          <w:noProof/>
          <w:szCs w:val="24"/>
        </w:rPr>
        <w:t>[46]</w:t>
      </w:r>
      <w:r w:rsidRPr="00122E02">
        <w:rPr>
          <w:rFonts w:cs="Arial"/>
          <w:noProof/>
          <w:szCs w:val="24"/>
        </w:rPr>
        <w:tab/>
        <w:t xml:space="preserve">K. S. Pratt, “Design Patterns for Research Methods: Iterative Field Research,” </w:t>
      </w:r>
      <w:r w:rsidRPr="00122E02">
        <w:rPr>
          <w:rFonts w:cs="Arial"/>
          <w:i/>
          <w:iCs/>
          <w:noProof/>
          <w:szCs w:val="24"/>
        </w:rPr>
        <w:t>AAAI Spring Symp. Exp. Des. Real</w:t>
      </w:r>
      <w:r w:rsidRPr="00122E02">
        <w:rPr>
          <w:rFonts w:cs="Arial"/>
          <w:noProof/>
          <w:szCs w:val="24"/>
        </w:rPr>
        <w:t>, no. 1994, pp. 1–7, 2009.</w:t>
      </w:r>
    </w:p>
    <w:p w14:paraId="28851F79" w14:textId="52F1C133" w:rsidR="003A0A6F" w:rsidRDefault="00485AE2" w:rsidP="003E7B8F">
      <w:r>
        <w:fldChar w:fldCharType="end"/>
      </w:r>
    </w:p>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15E6E625" w14:textId="77777777" w:rsidR="003A0A6F" w:rsidRPr="003E7B8F" w:rsidRDefault="003A0A6F" w:rsidP="003E7B8F"/>
    <w:sectPr w:rsidR="003A0A6F" w:rsidRPr="003E7B8F" w:rsidSect="007D336F">
      <w:headerReference w:type="default" r:id="rId18"/>
      <w:footerReference w:type="default" r:id="rId19"/>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anilo López Sandoval" w:date="2022-03-20T22:18:00Z" w:initials="DLS">
    <w:p w14:paraId="69B2822C" w14:textId="77777777" w:rsidR="00F15B1E" w:rsidRDefault="00F15B1E" w:rsidP="00F15B1E">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54FA236D" w14:textId="0038BB56" w:rsidR="00F15B1E" w:rsidRDefault="00F15B1E" w:rsidP="00F15B1E">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A2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26A7" w16cex:dateUtc="2022-03-21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A236D" w16cid:durableId="25E22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28ABD" w14:textId="77777777" w:rsidR="004A060B" w:rsidRDefault="004A060B" w:rsidP="007C0484">
      <w:r>
        <w:separator/>
      </w:r>
    </w:p>
  </w:endnote>
  <w:endnote w:type="continuationSeparator" w:id="0">
    <w:p w14:paraId="228A1F49" w14:textId="77777777" w:rsidR="004A060B" w:rsidRDefault="004A060B"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18ADE277" w:rsidR="00874798" w:rsidRPr="00F72F59" w:rsidRDefault="00F72F59" w:rsidP="00F72F59">
    <w:pPr>
      <w:pStyle w:val="Piedepgina"/>
      <w:tabs>
        <w:tab w:val="center" w:pos="4419"/>
        <w:tab w:val="left" w:pos="6486"/>
      </w:tabs>
      <w:jc w:val="left"/>
    </w:pPr>
    <w:r>
      <w:rPr>
        <w:noProof/>
        <w:sz w:val="20"/>
        <w:szCs w:val="20"/>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C0AF3"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EndPr/>
      <w:sdtContent>
        <w:r>
          <w:fldChar w:fldCharType="begin"/>
        </w:r>
        <w:r>
          <w:instrText>PAGE   \* MERGEFORMAT</w:instrText>
        </w:r>
        <w:r>
          <w:fldChar w:fldCharType="separate"/>
        </w:r>
        <w:r>
          <w:rPr>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E0052" w14:textId="77777777" w:rsidR="004A060B" w:rsidRDefault="004A060B" w:rsidP="007C0484">
      <w:r>
        <w:separator/>
      </w:r>
    </w:p>
  </w:footnote>
  <w:footnote w:type="continuationSeparator" w:id="0">
    <w:p w14:paraId="60622ECB" w14:textId="77777777" w:rsidR="004A060B" w:rsidRDefault="004A060B" w:rsidP="007C0484">
      <w:r>
        <w:continuationSeparator/>
      </w:r>
    </w:p>
  </w:footnote>
  <w:footnote w:id="1">
    <w:p w14:paraId="3B3B651F" w14:textId="55B16C28" w:rsidR="00CD7084" w:rsidRPr="00050AF2" w:rsidRDefault="00CD7084"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sidR="00DE6F16">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00485AE2"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7C0484" w14:paraId="64168EF9" w14:textId="77777777" w:rsidTr="007D336F">
      <w:trPr>
        <w:trHeight w:val="567"/>
      </w:trPr>
      <w:tc>
        <w:tcPr>
          <w:tcW w:w="726" w:type="dxa"/>
          <w:vAlign w:val="center"/>
        </w:tcPr>
        <w:p w14:paraId="72F25620" w14:textId="77777777" w:rsidR="007C0484" w:rsidRDefault="007C0484" w:rsidP="007C0484">
          <w:pPr>
            <w:pStyle w:val="Encabezado"/>
            <w:jc w:val="left"/>
            <w:rPr>
              <w:sz w:val="20"/>
            </w:rPr>
          </w:pPr>
          <w:r>
            <w:rPr>
              <w:noProof/>
              <w:sz w:val="20"/>
              <w:lang w:val="es-ES" w:eastAsia="es-ES"/>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7C0484" w:rsidRPr="007C0484" w:rsidRDefault="007C0484"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7C0484" w:rsidRPr="007C0484" w:rsidRDefault="00E34AD6" w:rsidP="007D336F">
          <w:pPr>
            <w:pStyle w:val="Encabezado"/>
            <w:jc w:val="left"/>
            <w:rPr>
              <w:sz w:val="20"/>
              <w:lang w:val="es-ES_tradnl"/>
            </w:rPr>
          </w:pPr>
          <w:r>
            <w:rPr>
              <w:noProof/>
              <w:sz w:val="20"/>
              <w:lang w:val="es-ES_tradnl"/>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7C0484" w:rsidRDefault="007C048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5"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6"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9"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11"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13"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15"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6"/>
  </w:num>
  <w:num w:numId="3">
    <w:abstractNumId w:val="7"/>
  </w:num>
  <w:num w:numId="4">
    <w:abstractNumId w:val="2"/>
  </w:num>
  <w:num w:numId="5">
    <w:abstractNumId w:val="11"/>
  </w:num>
  <w:num w:numId="6">
    <w:abstractNumId w:val="0"/>
  </w:num>
  <w:num w:numId="7">
    <w:abstractNumId w:val="13"/>
  </w:num>
  <w:num w:numId="8">
    <w:abstractNumId w:val="3"/>
  </w:num>
  <w:num w:numId="9">
    <w:abstractNumId w:val="14"/>
  </w:num>
  <w:num w:numId="10">
    <w:abstractNumId w:val="5"/>
  </w:num>
  <w:num w:numId="11">
    <w:abstractNumId w:val="10"/>
  </w:num>
  <w:num w:numId="12">
    <w:abstractNumId w:val="12"/>
  </w:num>
  <w:num w:numId="13">
    <w:abstractNumId w:val="15"/>
  </w:num>
  <w:num w:numId="14">
    <w:abstractNumId w:val="8"/>
  </w:num>
  <w:num w:numId="15">
    <w:abstractNumId w:val="9"/>
  </w:num>
  <w:num w:numId="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2096B"/>
    <w:rsid w:val="00027C10"/>
    <w:rsid w:val="00033BE3"/>
    <w:rsid w:val="00040D95"/>
    <w:rsid w:val="00045B4A"/>
    <w:rsid w:val="000573C4"/>
    <w:rsid w:val="0006105D"/>
    <w:rsid w:val="000612F6"/>
    <w:rsid w:val="0008615A"/>
    <w:rsid w:val="000908F4"/>
    <w:rsid w:val="0009181B"/>
    <w:rsid w:val="000B196B"/>
    <w:rsid w:val="000B5644"/>
    <w:rsid w:val="000B5D84"/>
    <w:rsid w:val="000D26F6"/>
    <w:rsid w:val="000E48CB"/>
    <w:rsid w:val="000E5823"/>
    <w:rsid w:val="000F41D1"/>
    <w:rsid w:val="000F7353"/>
    <w:rsid w:val="001064E5"/>
    <w:rsid w:val="0011170B"/>
    <w:rsid w:val="00115A7D"/>
    <w:rsid w:val="0012143F"/>
    <w:rsid w:val="00122E02"/>
    <w:rsid w:val="00136713"/>
    <w:rsid w:val="00143883"/>
    <w:rsid w:val="00145F24"/>
    <w:rsid w:val="00151380"/>
    <w:rsid w:val="00163A50"/>
    <w:rsid w:val="001666B7"/>
    <w:rsid w:val="00173876"/>
    <w:rsid w:val="001933E8"/>
    <w:rsid w:val="001A7655"/>
    <w:rsid w:val="001C0EE2"/>
    <w:rsid w:val="001C5F15"/>
    <w:rsid w:val="001C74A0"/>
    <w:rsid w:val="001D1DB3"/>
    <w:rsid w:val="001D26DA"/>
    <w:rsid w:val="001E4BB5"/>
    <w:rsid w:val="002061D8"/>
    <w:rsid w:val="00213CC7"/>
    <w:rsid w:val="002156B5"/>
    <w:rsid w:val="0022112A"/>
    <w:rsid w:val="002229B5"/>
    <w:rsid w:val="00240296"/>
    <w:rsid w:val="00245306"/>
    <w:rsid w:val="00256286"/>
    <w:rsid w:val="002607CF"/>
    <w:rsid w:val="00266A01"/>
    <w:rsid w:val="00274F1C"/>
    <w:rsid w:val="002822CD"/>
    <w:rsid w:val="002A69A9"/>
    <w:rsid w:val="002B3608"/>
    <w:rsid w:val="002C00F6"/>
    <w:rsid w:val="002D456C"/>
    <w:rsid w:val="002E3D28"/>
    <w:rsid w:val="002E479B"/>
    <w:rsid w:val="00304CEC"/>
    <w:rsid w:val="003142F2"/>
    <w:rsid w:val="00315C72"/>
    <w:rsid w:val="003214CB"/>
    <w:rsid w:val="00333AC4"/>
    <w:rsid w:val="00344190"/>
    <w:rsid w:val="00347391"/>
    <w:rsid w:val="00350577"/>
    <w:rsid w:val="00371621"/>
    <w:rsid w:val="00383C3D"/>
    <w:rsid w:val="003842E4"/>
    <w:rsid w:val="0038500C"/>
    <w:rsid w:val="00392DFF"/>
    <w:rsid w:val="003A0A6F"/>
    <w:rsid w:val="003A1233"/>
    <w:rsid w:val="003A30DB"/>
    <w:rsid w:val="003A755C"/>
    <w:rsid w:val="003B496E"/>
    <w:rsid w:val="003C4696"/>
    <w:rsid w:val="003C7921"/>
    <w:rsid w:val="003D1032"/>
    <w:rsid w:val="003D1927"/>
    <w:rsid w:val="003E7B8F"/>
    <w:rsid w:val="003F18C1"/>
    <w:rsid w:val="003F1E81"/>
    <w:rsid w:val="00406F0B"/>
    <w:rsid w:val="00415666"/>
    <w:rsid w:val="00435600"/>
    <w:rsid w:val="00442E4A"/>
    <w:rsid w:val="00442EC2"/>
    <w:rsid w:val="0045016E"/>
    <w:rsid w:val="0045243B"/>
    <w:rsid w:val="00481C7B"/>
    <w:rsid w:val="004844CC"/>
    <w:rsid w:val="00485AE2"/>
    <w:rsid w:val="004861BC"/>
    <w:rsid w:val="004937F5"/>
    <w:rsid w:val="00496101"/>
    <w:rsid w:val="004965B2"/>
    <w:rsid w:val="004A060B"/>
    <w:rsid w:val="004A429A"/>
    <w:rsid w:val="004A71B6"/>
    <w:rsid w:val="004B0D29"/>
    <w:rsid w:val="004C16EA"/>
    <w:rsid w:val="004C2A26"/>
    <w:rsid w:val="004C32E0"/>
    <w:rsid w:val="004C5518"/>
    <w:rsid w:val="004C6D2B"/>
    <w:rsid w:val="004D0B6C"/>
    <w:rsid w:val="004D1A15"/>
    <w:rsid w:val="004D4B3B"/>
    <w:rsid w:val="004D4C36"/>
    <w:rsid w:val="004D7C4F"/>
    <w:rsid w:val="004E45B8"/>
    <w:rsid w:val="00517CB4"/>
    <w:rsid w:val="005263A8"/>
    <w:rsid w:val="00550752"/>
    <w:rsid w:val="00551943"/>
    <w:rsid w:val="00555DFC"/>
    <w:rsid w:val="005611BB"/>
    <w:rsid w:val="005627D9"/>
    <w:rsid w:val="0056741F"/>
    <w:rsid w:val="005750AB"/>
    <w:rsid w:val="00580996"/>
    <w:rsid w:val="005853D8"/>
    <w:rsid w:val="00587022"/>
    <w:rsid w:val="005937F9"/>
    <w:rsid w:val="005A0A11"/>
    <w:rsid w:val="005A4116"/>
    <w:rsid w:val="005B4C47"/>
    <w:rsid w:val="005B51A9"/>
    <w:rsid w:val="005C3A26"/>
    <w:rsid w:val="005D44F3"/>
    <w:rsid w:val="005D5C8B"/>
    <w:rsid w:val="005E487B"/>
    <w:rsid w:val="005F06AC"/>
    <w:rsid w:val="005F5EFF"/>
    <w:rsid w:val="00600607"/>
    <w:rsid w:val="00601A86"/>
    <w:rsid w:val="0062200A"/>
    <w:rsid w:val="00622E5B"/>
    <w:rsid w:val="0063632A"/>
    <w:rsid w:val="006542A0"/>
    <w:rsid w:val="00674B00"/>
    <w:rsid w:val="0069114C"/>
    <w:rsid w:val="00695B96"/>
    <w:rsid w:val="006A00A9"/>
    <w:rsid w:val="006B75DC"/>
    <w:rsid w:val="006C0EBA"/>
    <w:rsid w:val="006D3016"/>
    <w:rsid w:val="006D79DA"/>
    <w:rsid w:val="006E20C8"/>
    <w:rsid w:val="0070302B"/>
    <w:rsid w:val="007072B8"/>
    <w:rsid w:val="0073176E"/>
    <w:rsid w:val="00745656"/>
    <w:rsid w:val="00755C4A"/>
    <w:rsid w:val="00772065"/>
    <w:rsid w:val="00777F4B"/>
    <w:rsid w:val="007859EA"/>
    <w:rsid w:val="00787AD3"/>
    <w:rsid w:val="007A7378"/>
    <w:rsid w:val="007B1D0D"/>
    <w:rsid w:val="007C0484"/>
    <w:rsid w:val="007D16A6"/>
    <w:rsid w:val="007D336F"/>
    <w:rsid w:val="007E346D"/>
    <w:rsid w:val="007E3EFF"/>
    <w:rsid w:val="007E6BCE"/>
    <w:rsid w:val="00800336"/>
    <w:rsid w:val="00804062"/>
    <w:rsid w:val="008063AC"/>
    <w:rsid w:val="00813F11"/>
    <w:rsid w:val="00824737"/>
    <w:rsid w:val="0083792C"/>
    <w:rsid w:val="00841E32"/>
    <w:rsid w:val="008506AE"/>
    <w:rsid w:val="00862A00"/>
    <w:rsid w:val="00867A43"/>
    <w:rsid w:val="00874798"/>
    <w:rsid w:val="00883CC6"/>
    <w:rsid w:val="00884924"/>
    <w:rsid w:val="008873CD"/>
    <w:rsid w:val="0089049A"/>
    <w:rsid w:val="0089196C"/>
    <w:rsid w:val="00892DF6"/>
    <w:rsid w:val="008B2EF6"/>
    <w:rsid w:val="008B3648"/>
    <w:rsid w:val="008F78DB"/>
    <w:rsid w:val="00901140"/>
    <w:rsid w:val="009066F3"/>
    <w:rsid w:val="009114B2"/>
    <w:rsid w:val="00935501"/>
    <w:rsid w:val="00937733"/>
    <w:rsid w:val="00937FA8"/>
    <w:rsid w:val="00944576"/>
    <w:rsid w:val="009521C0"/>
    <w:rsid w:val="00960DB1"/>
    <w:rsid w:val="009613C3"/>
    <w:rsid w:val="00962C31"/>
    <w:rsid w:val="009671B2"/>
    <w:rsid w:val="00967F89"/>
    <w:rsid w:val="0097516B"/>
    <w:rsid w:val="00975B36"/>
    <w:rsid w:val="009857B7"/>
    <w:rsid w:val="0099480F"/>
    <w:rsid w:val="00995C81"/>
    <w:rsid w:val="00996ED0"/>
    <w:rsid w:val="009C5EA7"/>
    <w:rsid w:val="009F3A40"/>
    <w:rsid w:val="00A0240F"/>
    <w:rsid w:val="00A06305"/>
    <w:rsid w:val="00A114B9"/>
    <w:rsid w:val="00A11FF4"/>
    <w:rsid w:val="00A12805"/>
    <w:rsid w:val="00A14AA5"/>
    <w:rsid w:val="00A306D7"/>
    <w:rsid w:val="00A36643"/>
    <w:rsid w:val="00A44FCD"/>
    <w:rsid w:val="00A5202E"/>
    <w:rsid w:val="00A57A19"/>
    <w:rsid w:val="00A760A1"/>
    <w:rsid w:val="00A85282"/>
    <w:rsid w:val="00A92FEC"/>
    <w:rsid w:val="00A96BD6"/>
    <w:rsid w:val="00AB5291"/>
    <w:rsid w:val="00AB6CC3"/>
    <w:rsid w:val="00AB707F"/>
    <w:rsid w:val="00AC7BA0"/>
    <w:rsid w:val="00AD3BAB"/>
    <w:rsid w:val="00AF54CA"/>
    <w:rsid w:val="00B058CF"/>
    <w:rsid w:val="00B21144"/>
    <w:rsid w:val="00B27D6F"/>
    <w:rsid w:val="00B43C59"/>
    <w:rsid w:val="00B44E16"/>
    <w:rsid w:val="00B53C2A"/>
    <w:rsid w:val="00B5577E"/>
    <w:rsid w:val="00B56C11"/>
    <w:rsid w:val="00B675C5"/>
    <w:rsid w:val="00B67B11"/>
    <w:rsid w:val="00B707C4"/>
    <w:rsid w:val="00B71B53"/>
    <w:rsid w:val="00B86395"/>
    <w:rsid w:val="00B94883"/>
    <w:rsid w:val="00BB69CA"/>
    <w:rsid w:val="00BC201B"/>
    <w:rsid w:val="00BC36DD"/>
    <w:rsid w:val="00BC4F40"/>
    <w:rsid w:val="00BD4D38"/>
    <w:rsid w:val="00BD5526"/>
    <w:rsid w:val="00BD7125"/>
    <w:rsid w:val="00BE1186"/>
    <w:rsid w:val="00BE742D"/>
    <w:rsid w:val="00BF033B"/>
    <w:rsid w:val="00C0404C"/>
    <w:rsid w:val="00C041CB"/>
    <w:rsid w:val="00C07FBB"/>
    <w:rsid w:val="00C23595"/>
    <w:rsid w:val="00C236AC"/>
    <w:rsid w:val="00C25A05"/>
    <w:rsid w:val="00C415DC"/>
    <w:rsid w:val="00C433BC"/>
    <w:rsid w:val="00C446D6"/>
    <w:rsid w:val="00C46D8E"/>
    <w:rsid w:val="00C51E3B"/>
    <w:rsid w:val="00C52F36"/>
    <w:rsid w:val="00C74D1D"/>
    <w:rsid w:val="00C77AAD"/>
    <w:rsid w:val="00C77D91"/>
    <w:rsid w:val="00C83111"/>
    <w:rsid w:val="00C84013"/>
    <w:rsid w:val="00CA16AF"/>
    <w:rsid w:val="00CA5BCF"/>
    <w:rsid w:val="00CB1424"/>
    <w:rsid w:val="00CD4821"/>
    <w:rsid w:val="00CD690D"/>
    <w:rsid w:val="00CD7084"/>
    <w:rsid w:val="00CE1659"/>
    <w:rsid w:val="00CE71D1"/>
    <w:rsid w:val="00CF68EF"/>
    <w:rsid w:val="00CF6BBD"/>
    <w:rsid w:val="00D02FBF"/>
    <w:rsid w:val="00D07A16"/>
    <w:rsid w:val="00D119C5"/>
    <w:rsid w:val="00D24FEA"/>
    <w:rsid w:val="00D2544B"/>
    <w:rsid w:val="00D26A44"/>
    <w:rsid w:val="00D30ED3"/>
    <w:rsid w:val="00D31533"/>
    <w:rsid w:val="00D31E81"/>
    <w:rsid w:val="00D373E3"/>
    <w:rsid w:val="00D47F55"/>
    <w:rsid w:val="00D70DCD"/>
    <w:rsid w:val="00D84D47"/>
    <w:rsid w:val="00D869D7"/>
    <w:rsid w:val="00D92F19"/>
    <w:rsid w:val="00DA1D4B"/>
    <w:rsid w:val="00DB0B29"/>
    <w:rsid w:val="00DB3692"/>
    <w:rsid w:val="00DB666D"/>
    <w:rsid w:val="00DB7294"/>
    <w:rsid w:val="00DC3B6D"/>
    <w:rsid w:val="00DC3E94"/>
    <w:rsid w:val="00DD7350"/>
    <w:rsid w:val="00DE6F16"/>
    <w:rsid w:val="00DE78EE"/>
    <w:rsid w:val="00E015AB"/>
    <w:rsid w:val="00E13D81"/>
    <w:rsid w:val="00E20DDA"/>
    <w:rsid w:val="00E3268D"/>
    <w:rsid w:val="00E34AD6"/>
    <w:rsid w:val="00E4057E"/>
    <w:rsid w:val="00E464F0"/>
    <w:rsid w:val="00E71C18"/>
    <w:rsid w:val="00E71D0E"/>
    <w:rsid w:val="00E7565F"/>
    <w:rsid w:val="00E7640C"/>
    <w:rsid w:val="00E84123"/>
    <w:rsid w:val="00E96DCB"/>
    <w:rsid w:val="00E97C86"/>
    <w:rsid w:val="00EA2BB9"/>
    <w:rsid w:val="00EA3BCA"/>
    <w:rsid w:val="00EA7502"/>
    <w:rsid w:val="00EB1882"/>
    <w:rsid w:val="00EB70BF"/>
    <w:rsid w:val="00ED0416"/>
    <w:rsid w:val="00F15B1E"/>
    <w:rsid w:val="00F16B2A"/>
    <w:rsid w:val="00F25015"/>
    <w:rsid w:val="00F262A9"/>
    <w:rsid w:val="00F268E8"/>
    <w:rsid w:val="00F30596"/>
    <w:rsid w:val="00F31C03"/>
    <w:rsid w:val="00F32CEB"/>
    <w:rsid w:val="00F33D99"/>
    <w:rsid w:val="00F360BA"/>
    <w:rsid w:val="00F53480"/>
    <w:rsid w:val="00F55AC8"/>
    <w:rsid w:val="00F72F59"/>
    <w:rsid w:val="00F8028A"/>
    <w:rsid w:val="00F80DB0"/>
    <w:rsid w:val="00FA7F47"/>
    <w:rsid w:val="00FB22B2"/>
    <w:rsid w:val="00FB32ED"/>
    <w:rsid w:val="00FC1D29"/>
    <w:rsid w:val="00FE1E22"/>
    <w:rsid w:val="00FF1FDB"/>
    <w:rsid w:val="00FF3083"/>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BC36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36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96ED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1513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C36DD"/>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BC36DD"/>
    <w:rPr>
      <w:rFonts w:asciiTheme="majorHAnsi" w:eastAsiaTheme="majorEastAsia" w:hAnsiTheme="majorHAnsi" w:cstheme="majorBidi"/>
      <w:color w:val="2F5496" w:themeColor="accent1" w:themeShade="BF"/>
      <w:sz w:val="26"/>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Esquema"/>
    <w:basedOn w:val="Normal"/>
    <w:next w:val="Normal"/>
    <w:unhideWhenUsed/>
    <w:qFormat/>
    <w:rsid w:val="00DB3692"/>
    <w:pPr>
      <w:spacing w:before="120" w:after="120"/>
      <w:jc w:val="center"/>
    </w:pPr>
    <w:rPr>
      <w:b/>
      <w:bCs/>
      <w:sz w:val="20"/>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smallCaps/>
      <w:color w:val="auto"/>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996ED0"/>
    <w:rPr>
      <w:rFonts w:asciiTheme="majorHAnsi" w:eastAsiaTheme="majorEastAsia" w:hAnsiTheme="majorHAnsi" w:cstheme="majorBidi"/>
      <w:color w:val="1F3763" w:themeColor="accent1" w:themeShade="7F"/>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styleId="Mencinsinresolver">
    <w:name w:val="Unresolved Mention"/>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uiPriority w:val="9"/>
    <w:rsid w:val="00151380"/>
    <w:rPr>
      <w:rFonts w:asciiTheme="majorHAnsi" w:eastAsiaTheme="majorEastAsia" w:hAnsiTheme="majorHAnsi" w:cstheme="majorBidi"/>
      <w:i/>
      <w:iCs/>
      <w:color w:val="2F5496" w:themeColor="accent1" w:themeShade="BF"/>
      <w:lang w:val="es-CO"/>
    </w:rPr>
  </w:style>
  <w:style w:type="character" w:styleId="Refdecomentario">
    <w:name w:val="annotation reference"/>
    <w:basedOn w:val="Fuentedeprrafopredeter"/>
    <w:uiPriority w:val="99"/>
    <w:semiHidden/>
    <w:unhideWhenUsed/>
    <w:rsid w:val="00F15B1E"/>
    <w:rPr>
      <w:sz w:val="16"/>
      <w:szCs w:val="16"/>
    </w:rPr>
  </w:style>
  <w:style w:type="paragraph" w:styleId="Textocomentario">
    <w:name w:val="annotation text"/>
    <w:basedOn w:val="Normal"/>
    <w:link w:val="TextocomentarioCar"/>
    <w:uiPriority w:val="99"/>
    <w:semiHidden/>
    <w:unhideWhenUsed/>
    <w:rsid w:val="00F15B1E"/>
    <w:rPr>
      <w:sz w:val="20"/>
      <w:szCs w:val="20"/>
    </w:rPr>
  </w:style>
  <w:style w:type="character" w:customStyle="1" w:styleId="TextocomentarioCar">
    <w:name w:val="Texto comentario Car"/>
    <w:basedOn w:val="Fuentedeprrafopredeter"/>
    <w:link w:val="Textocomentario"/>
    <w:uiPriority w:val="99"/>
    <w:semiHidden/>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F15B1E"/>
    <w:rPr>
      <w:b/>
      <w:bCs/>
    </w:rPr>
  </w:style>
  <w:style w:type="character" w:customStyle="1" w:styleId="AsuntodelcomentarioCar">
    <w:name w:val="Asunto del comentario Car"/>
    <w:basedOn w:val="TextocomentarioCar"/>
    <w:link w:val="Asuntodelcomentario"/>
    <w:uiPriority w:val="99"/>
    <w:semiHidden/>
    <w:rsid w:val="00F15B1E"/>
    <w:rPr>
      <w:rFonts w:ascii="Arial" w:eastAsia="Calibri" w:hAnsi="Arial" w:cs="Times New Roman"/>
      <w:b/>
      <w:bCs/>
      <w:sz w:val="20"/>
      <w:szCs w:val="20"/>
      <w:lang w:val="es-CO"/>
    </w:rPr>
  </w:style>
  <w:style w:type="paragraph" w:styleId="NormalWeb">
    <w:name w:val="Normal (Web)"/>
    <w:basedOn w:val="Normal"/>
    <w:uiPriority w:val="99"/>
    <w:semiHidden/>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54E34-0B9E-4656-8768-134651FB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8</TotalTime>
  <Pages>30</Pages>
  <Words>30383</Words>
  <Characters>167107</Characters>
  <Application>Microsoft Office Word</Application>
  <DocSecurity>0</DocSecurity>
  <Lines>1392</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30</cp:revision>
  <dcterms:created xsi:type="dcterms:W3CDTF">2022-03-10T13:04:00Z</dcterms:created>
  <dcterms:modified xsi:type="dcterms:W3CDTF">2022-03-2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